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42754F6D" w:rsidR="00993362" w:rsidRPr="001235D2" w:rsidRDefault="00993362" w:rsidP="00FB712B">
      <w:pPr>
        <w:pStyle w:val="Title"/>
      </w:pPr>
      <w:r w:rsidRPr="001235D2">
        <w:t xml:space="preserve">KHÓA LUẬN TỐT NGHIỆP BÁC SĨ </w:t>
      </w:r>
      <w:r w:rsidR="004D3102">
        <w:t>Y</w:t>
      </w:r>
      <w:r w:rsidRPr="001235D2">
        <w:t xml:space="preserve">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Pr="00DB32E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0A3C1D39"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AF6CD8">
            <w:pPr>
              <w:spacing w:line="300" w:lineRule="auto"/>
              <w:ind w:hanging="30"/>
            </w:pPr>
            <w:r w:rsidRPr="00B65C82">
              <w:t>AD</w:t>
            </w:r>
            <w:r>
              <w:t>N</w:t>
            </w:r>
          </w:p>
        </w:tc>
        <w:tc>
          <w:tcPr>
            <w:tcW w:w="6956" w:type="dxa"/>
            <w:vAlign w:val="top"/>
          </w:tcPr>
          <w:p w14:paraId="00FBCE15" w14:textId="77777777" w:rsidR="003C31D4" w:rsidRPr="00B65C82" w:rsidRDefault="003C31D4" w:rsidP="00AF6CD8">
            <w:pPr>
              <w:spacing w:line="30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AF6CD8">
            <w:pPr>
              <w:spacing w:line="300" w:lineRule="auto"/>
              <w:ind w:hanging="30"/>
            </w:pPr>
            <w:r w:rsidRPr="00B65C82">
              <w:t>AFB</w:t>
            </w:r>
          </w:p>
        </w:tc>
        <w:tc>
          <w:tcPr>
            <w:tcW w:w="6956" w:type="dxa"/>
            <w:vAlign w:val="top"/>
          </w:tcPr>
          <w:p w14:paraId="4132C4C0" w14:textId="77777777" w:rsidR="003C31D4" w:rsidRPr="00B65C82" w:rsidRDefault="003C31D4" w:rsidP="00AF6CD8">
            <w:pPr>
              <w:spacing w:line="30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AF6CD8">
            <w:pPr>
              <w:spacing w:line="300" w:lineRule="auto"/>
              <w:ind w:hanging="30"/>
            </w:pPr>
            <w:r w:rsidRPr="00B65C82">
              <w:t>AIDS</w:t>
            </w:r>
          </w:p>
        </w:tc>
        <w:tc>
          <w:tcPr>
            <w:tcW w:w="6956" w:type="dxa"/>
            <w:vAlign w:val="top"/>
          </w:tcPr>
          <w:p w14:paraId="4AE6202D" w14:textId="77777777" w:rsidR="003C31D4" w:rsidRPr="00B65C82" w:rsidRDefault="003C31D4" w:rsidP="00AF6CD8">
            <w:pPr>
              <w:spacing w:line="30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AF6CD8">
            <w:pPr>
              <w:spacing w:line="300" w:lineRule="auto"/>
              <w:ind w:hanging="30"/>
            </w:pPr>
            <w:r w:rsidRPr="00B65C82">
              <w:t>BMI</w:t>
            </w:r>
          </w:p>
        </w:tc>
        <w:tc>
          <w:tcPr>
            <w:tcW w:w="6956" w:type="dxa"/>
            <w:vAlign w:val="top"/>
          </w:tcPr>
          <w:p w14:paraId="01D85F56" w14:textId="77777777" w:rsidR="003C31D4" w:rsidRPr="00B65C82" w:rsidRDefault="003C31D4" w:rsidP="00AF6CD8">
            <w:pPr>
              <w:spacing w:line="30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AF6CD8">
            <w:pPr>
              <w:spacing w:line="300" w:lineRule="auto"/>
              <w:ind w:hanging="30"/>
            </w:pPr>
            <w:r>
              <w:t>COVID-19</w:t>
            </w:r>
          </w:p>
        </w:tc>
        <w:tc>
          <w:tcPr>
            <w:tcW w:w="6956" w:type="dxa"/>
            <w:vAlign w:val="top"/>
          </w:tcPr>
          <w:p w14:paraId="72A05989" w14:textId="77777777" w:rsidR="003C31D4" w:rsidRPr="00B65C82" w:rsidRDefault="003C31D4" w:rsidP="00AF6CD8">
            <w:pPr>
              <w:spacing w:line="300" w:lineRule="auto"/>
            </w:pPr>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AF6CD8">
            <w:pPr>
              <w:spacing w:line="300" w:lineRule="auto"/>
              <w:ind w:hanging="30"/>
            </w:pPr>
            <w:r w:rsidRPr="00B65C82">
              <w:t>CTCLQG</w:t>
            </w:r>
          </w:p>
        </w:tc>
        <w:tc>
          <w:tcPr>
            <w:tcW w:w="6956" w:type="dxa"/>
            <w:vAlign w:val="top"/>
          </w:tcPr>
          <w:p w14:paraId="3DC82C5D" w14:textId="77777777" w:rsidR="003C31D4" w:rsidRPr="00B65C82" w:rsidRDefault="003C31D4" w:rsidP="00AF6CD8">
            <w:pPr>
              <w:spacing w:line="300" w:lineRule="auto"/>
            </w:pPr>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AF6CD8">
            <w:pPr>
              <w:spacing w:line="300" w:lineRule="auto"/>
              <w:ind w:hanging="30"/>
            </w:pPr>
            <w:r w:rsidRPr="00B65C82">
              <w:t>EMB, E</w:t>
            </w:r>
          </w:p>
        </w:tc>
        <w:tc>
          <w:tcPr>
            <w:tcW w:w="6956" w:type="dxa"/>
            <w:vAlign w:val="top"/>
          </w:tcPr>
          <w:p w14:paraId="5A086A18" w14:textId="77777777" w:rsidR="003C31D4" w:rsidRPr="00B65C82" w:rsidRDefault="003C31D4" w:rsidP="00AF6CD8">
            <w:pPr>
              <w:spacing w:line="30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AF6CD8">
            <w:pPr>
              <w:spacing w:line="300" w:lineRule="auto"/>
              <w:ind w:hanging="30"/>
            </w:pPr>
            <w:r w:rsidRPr="00B65C82">
              <w:t>HIV</w:t>
            </w:r>
          </w:p>
        </w:tc>
        <w:tc>
          <w:tcPr>
            <w:tcW w:w="6956" w:type="dxa"/>
            <w:vAlign w:val="top"/>
          </w:tcPr>
          <w:p w14:paraId="26A0E416" w14:textId="77777777" w:rsidR="003C31D4" w:rsidRPr="00B65C82" w:rsidRDefault="003C31D4" w:rsidP="00AF6CD8">
            <w:pPr>
              <w:spacing w:line="300" w:lineRule="auto"/>
            </w:pPr>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AF6CD8">
            <w:pPr>
              <w:spacing w:line="300" w:lineRule="auto"/>
              <w:ind w:hanging="30"/>
            </w:pPr>
            <w:r w:rsidRPr="00B65C82">
              <w:t>INH, H</w:t>
            </w:r>
          </w:p>
        </w:tc>
        <w:tc>
          <w:tcPr>
            <w:tcW w:w="6956" w:type="dxa"/>
            <w:vAlign w:val="top"/>
          </w:tcPr>
          <w:p w14:paraId="24B540AA" w14:textId="77777777" w:rsidR="003C31D4" w:rsidRPr="00B65C82" w:rsidRDefault="003C31D4" w:rsidP="00AF6CD8">
            <w:pPr>
              <w:spacing w:line="30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AF6CD8">
            <w:pPr>
              <w:spacing w:line="300" w:lineRule="auto"/>
              <w:ind w:hanging="30"/>
            </w:pPr>
            <w:r w:rsidRPr="00B65C82">
              <w:t>MGIT</w:t>
            </w:r>
          </w:p>
        </w:tc>
        <w:tc>
          <w:tcPr>
            <w:tcW w:w="6956" w:type="dxa"/>
            <w:vAlign w:val="top"/>
          </w:tcPr>
          <w:p w14:paraId="279914C3" w14:textId="77777777" w:rsidR="003C31D4" w:rsidRPr="00B65C82" w:rsidRDefault="003C31D4" w:rsidP="00AF6CD8">
            <w:pPr>
              <w:spacing w:line="30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AF6CD8">
            <w:pPr>
              <w:spacing w:line="300" w:lineRule="auto"/>
              <w:ind w:hanging="30"/>
            </w:pPr>
            <w:r w:rsidRPr="00B65C82">
              <w:t>MTB</w:t>
            </w:r>
          </w:p>
        </w:tc>
        <w:tc>
          <w:tcPr>
            <w:tcW w:w="6956" w:type="dxa"/>
            <w:vAlign w:val="top"/>
          </w:tcPr>
          <w:p w14:paraId="226EF345" w14:textId="77777777" w:rsidR="003C31D4" w:rsidRPr="00B65C82" w:rsidRDefault="003C31D4" w:rsidP="00AF6CD8">
            <w:pPr>
              <w:spacing w:line="30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AF6CD8">
            <w:pPr>
              <w:spacing w:line="300" w:lineRule="auto"/>
              <w:ind w:hanging="30"/>
            </w:pPr>
            <w:r w:rsidRPr="00B65C82">
              <w:t>PCR</w:t>
            </w:r>
          </w:p>
        </w:tc>
        <w:tc>
          <w:tcPr>
            <w:tcW w:w="6956" w:type="dxa"/>
            <w:vAlign w:val="top"/>
          </w:tcPr>
          <w:p w14:paraId="49290DE1" w14:textId="31393FDD" w:rsidR="003C31D4" w:rsidRPr="00B65C82" w:rsidRDefault="003C31D4" w:rsidP="00AF6CD8">
            <w:pPr>
              <w:spacing w:line="30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AF6CD8">
            <w:pPr>
              <w:spacing w:line="300" w:lineRule="auto"/>
              <w:ind w:hanging="30"/>
            </w:pPr>
            <w:r w:rsidRPr="00B65C82">
              <w:t>PZA, Z</w:t>
            </w:r>
          </w:p>
        </w:tc>
        <w:tc>
          <w:tcPr>
            <w:tcW w:w="6956" w:type="dxa"/>
            <w:vAlign w:val="top"/>
          </w:tcPr>
          <w:p w14:paraId="2BA6FD54" w14:textId="77777777" w:rsidR="003C31D4" w:rsidRPr="00B65C82" w:rsidRDefault="003C31D4" w:rsidP="00AF6CD8">
            <w:pPr>
              <w:spacing w:line="30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AF6CD8">
            <w:pPr>
              <w:spacing w:line="300" w:lineRule="auto"/>
              <w:ind w:hanging="30"/>
            </w:pPr>
            <w:r w:rsidRPr="00B65C82">
              <w:t>RMP, R</w:t>
            </w:r>
          </w:p>
        </w:tc>
        <w:tc>
          <w:tcPr>
            <w:tcW w:w="6956" w:type="dxa"/>
            <w:vAlign w:val="top"/>
          </w:tcPr>
          <w:p w14:paraId="07EFDE87" w14:textId="77777777" w:rsidR="003C31D4" w:rsidRPr="00B65C82" w:rsidRDefault="003C31D4" w:rsidP="00AF6CD8">
            <w:pPr>
              <w:spacing w:line="30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AF6CD8">
            <w:pPr>
              <w:spacing w:line="300" w:lineRule="auto"/>
              <w:ind w:hanging="30"/>
            </w:pPr>
            <w:r w:rsidRPr="00B65C82">
              <w:t>SM, S</w:t>
            </w:r>
          </w:p>
        </w:tc>
        <w:tc>
          <w:tcPr>
            <w:tcW w:w="6956" w:type="dxa"/>
            <w:vAlign w:val="top"/>
          </w:tcPr>
          <w:p w14:paraId="472EE844" w14:textId="77777777" w:rsidR="003C31D4" w:rsidRPr="00B65C82" w:rsidRDefault="003C31D4" w:rsidP="00AF6CD8">
            <w:pPr>
              <w:spacing w:line="30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AF6CD8">
            <w:pPr>
              <w:spacing w:line="300" w:lineRule="auto"/>
              <w:ind w:hanging="30"/>
            </w:pPr>
            <w:r w:rsidRPr="00B65C82">
              <w:t>SDD</w:t>
            </w:r>
          </w:p>
        </w:tc>
        <w:tc>
          <w:tcPr>
            <w:tcW w:w="6956" w:type="dxa"/>
            <w:vAlign w:val="top"/>
          </w:tcPr>
          <w:p w14:paraId="77046BE4" w14:textId="77777777" w:rsidR="003C31D4" w:rsidRPr="00B65C82" w:rsidRDefault="003C31D4" w:rsidP="00AF6CD8">
            <w:pPr>
              <w:spacing w:line="30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AF6CD8">
            <w:pPr>
              <w:spacing w:line="300" w:lineRule="auto"/>
              <w:ind w:hanging="30"/>
            </w:pPr>
            <w:r w:rsidRPr="00B65C82">
              <w:t>SGA</w:t>
            </w:r>
          </w:p>
        </w:tc>
        <w:tc>
          <w:tcPr>
            <w:tcW w:w="6956" w:type="dxa"/>
            <w:vAlign w:val="top"/>
          </w:tcPr>
          <w:p w14:paraId="5F3AD5BF" w14:textId="77777777" w:rsidR="003C31D4" w:rsidRPr="00B65C82" w:rsidRDefault="003C31D4" w:rsidP="00AF6CD8">
            <w:pPr>
              <w:spacing w:line="30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AF6CD8">
            <w:pPr>
              <w:spacing w:line="300" w:lineRule="auto"/>
              <w:ind w:hanging="30"/>
            </w:pPr>
            <w:r w:rsidRPr="00B65C82">
              <w:t>TTDD</w:t>
            </w:r>
          </w:p>
        </w:tc>
        <w:tc>
          <w:tcPr>
            <w:tcW w:w="6956" w:type="dxa"/>
            <w:vAlign w:val="top"/>
          </w:tcPr>
          <w:p w14:paraId="352644F1" w14:textId="3E02E43A" w:rsidR="003C31D4" w:rsidRPr="00B65C82" w:rsidRDefault="003C31D4" w:rsidP="00AF6CD8">
            <w:pPr>
              <w:spacing w:line="30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AF6CD8">
            <w:pPr>
              <w:spacing w:line="300" w:lineRule="auto"/>
              <w:ind w:hanging="30"/>
            </w:pPr>
            <w:r w:rsidRPr="00B65C82">
              <w:t>WHO</w:t>
            </w:r>
          </w:p>
        </w:tc>
        <w:tc>
          <w:tcPr>
            <w:tcW w:w="6956" w:type="dxa"/>
            <w:vAlign w:val="top"/>
          </w:tcPr>
          <w:p w14:paraId="2707F831" w14:textId="77777777" w:rsidR="003C31D4" w:rsidRPr="00B65C82" w:rsidRDefault="003C31D4" w:rsidP="00AF6CD8">
            <w:pPr>
              <w:spacing w:line="300" w:lineRule="auto"/>
            </w:pPr>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AF6CD8">
            <w:pPr>
              <w:spacing w:line="300" w:lineRule="auto"/>
              <w:ind w:hanging="30"/>
            </w:pPr>
            <w:r w:rsidRPr="00B65C82">
              <w:t>(+)</w:t>
            </w:r>
          </w:p>
        </w:tc>
        <w:tc>
          <w:tcPr>
            <w:tcW w:w="6956" w:type="dxa"/>
            <w:vAlign w:val="top"/>
          </w:tcPr>
          <w:p w14:paraId="5B48AAB7" w14:textId="77777777" w:rsidR="003C31D4" w:rsidRPr="00B65C82" w:rsidRDefault="003C31D4" w:rsidP="00AF6CD8">
            <w:pPr>
              <w:spacing w:line="30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AF6CD8">
            <w:pPr>
              <w:spacing w:line="300" w:lineRule="auto"/>
              <w:ind w:hanging="30"/>
            </w:pPr>
            <w:r w:rsidRPr="00B65C82">
              <w:t>(-)</w:t>
            </w:r>
          </w:p>
        </w:tc>
        <w:tc>
          <w:tcPr>
            <w:tcW w:w="6956" w:type="dxa"/>
            <w:vAlign w:val="top"/>
          </w:tcPr>
          <w:p w14:paraId="267C4B73" w14:textId="77777777" w:rsidR="003C31D4" w:rsidRPr="00B65C82" w:rsidRDefault="003C31D4" w:rsidP="00AF6CD8">
            <w:pPr>
              <w:spacing w:line="30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05C371BA" w14:textId="3DA61130" w:rsidR="00E442F0"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216211" w:history="1">
            <w:r w:rsidR="00E442F0" w:rsidRPr="0052057E">
              <w:rPr>
                <w:rStyle w:val="Hyperlink"/>
              </w:rPr>
              <w:t>ĐẶT VẤN ĐỀ</w:t>
            </w:r>
            <w:r w:rsidR="00E442F0">
              <w:rPr>
                <w:webHidden/>
              </w:rPr>
              <w:tab/>
            </w:r>
            <w:r w:rsidR="00E442F0">
              <w:rPr>
                <w:webHidden/>
              </w:rPr>
              <w:fldChar w:fldCharType="begin"/>
            </w:r>
            <w:r w:rsidR="00E442F0">
              <w:rPr>
                <w:webHidden/>
              </w:rPr>
              <w:instrText xml:space="preserve"> PAGEREF _Toc136216211 \h </w:instrText>
            </w:r>
            <w:r w:rsidR="00E442F0">
              <w:rPr>
                <w:webHidden/>
              </w:rPr>
            </w:r>
            <w:r w:rsidR="00E442F0">
              <w:rPr>
                <w:webHidden/>
              </w:rPr>
              <w:fldChar w:fldCharType="separate"/>
            </w:r>
            <w:r w:rsidR="00E442F0">
              <w:rPr>
                <w:webHidden/>
              </w:rPr>
              <w:t>1</w:t>
            </w:r>
            <w:r w:rsidR="00E442F0">
              <w:rPr>
                <w:webHidden/>
              </w:rPr>
              <w:fldChar w:fldCharType="end"/>
            </w:r>
          </w:hyperlink>
        </w:p>
        <w:p w14:paraId="35EEAB83" w14:textId="4C59C970"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12" w:history="1">
            <w:r w:rsidR="00E442F0" w:rsidRPr="0052057E">
              <w:rPr>
                <w:rStyle w:val="Hyperlink"/>
              </w:rPr>
              <w:t>Chương 1 – TỔNG QUAN</w:t>
            </w:r>
            <w:r w:rsidR="00E442F0">
              <w:rPr>
                <w:webHidden/>
              </w:rPr>
              <w:tab/>
            </w:r>
            <w:r w:rsidR="00E442F0">
              <w:rPr>
                <w:webHidden/>
              </w:rPr>
              <w:fldChar w:fldCharType="begin"/>
            </w:r>
            <w:r w:rsidR="00E442F0">
              <w:rPr>
                <w:webHidden/>
              </w:rPr>
              <w:instrText xml:space="preserve"> PAGEREF _Toc136216212 \h </w:instrText>
            </w:r>
            <w:r w:rsidR="00E442F0">
              <w:rPr>
                <w:webHidden/>
              </w:rPr>
            </w:r>
            <w:r w:rsidR="00E442F0">
              <w:rPr>
                <w:webHidden/>
              </w:rPr>
              <w:fldChar w:fldCharType="separate"/>
            </w:r>
            <w:r w:rsidR="00E442F0">
              <w:rPr>
                <w:webHidden/>
              </w:rPr>
              <w:t>3</w:t>
            </w:r>
            <w:r w:rsidR="00E442F0">
              <w:rPr>
                <w:webHidden/>
              </w:rPr>
              <w:fldChar w:fldCharType="end"/>
            </w:r>
          </w:hyperlink>
        </w:p>
        <w:p w14:paraId="2036A13E" w14:textId="543E24F6"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3" w:history="1">
            <w:r w:rsidR="00E442F0" w:rsidRPr="0052057E">
              <w:rPr>
                <w:rStyle w:val="Hyperlink"/>
              </w:rPr>
              <w:t>1.1. Tình hình mắc lao hiện nay</w:t>
            </w:r>
            <w:r w:rsidR="00E442F0">
              <w:rPr>
                <w:webHidden/>
              </w:rPr>
              <w:tab/>
            </w:r>
            <w:r w:rsidR="00E442F0">
              <w:rPr>
                <w:webHidden/>
              </w:rPr>
              <w:fldChar w:fldCharType="begin"/>
            </w:r>
            <w:r w:rsidR="00E442F0">
              <w:rPr>
                <w:webHidden/>
              </w:rPr>
              <w:instrText xml:space="preserve"> PAGEREF _Toc136216213 \h </w:instrText>
            </w:r>
            <w:r w:rsidR="00E442F0">
              <w:rPr>
                <w:webHidden/>
              </w:rPr>
            </w:r>
            <w:r w:rsidR="00E442F0">
              <w:rPr>
                <w:webHidden/>
              </w:rPr>
              <w:fldChar w:fldCharType="separate"/>
            </w:r>
            <w:r w:rsidR="00E442F0">
              <w:rPr>
                <w:webHidden/>
              </w:rPr>
              <w:t>3</w:t>
            </w:r>
            <w:r w:rsidR="00E442F0">
              <w:rPr>
                <w:webHidden/>
              </w:rPr>
              <w:fldChar w:fldCharType="end"/>
            </w:r>
          </w:hyperlink>
        </w:p>
        <w:p w14:paraId="6AD477DA" w14:textId="616DD9FB"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4" w:history="1">
            <w:r w:rsidR="00E442F0" w:rsidRPr="0052057E">
              <w:rPr>
                <w:rStyle w:val="Hyperlink"/>
              </w:rPr>
              <w:t>1.2. Một số hiểu biết về bệnh lao phổi</w:t>
            </w:r>
            <w:r w:rsidR="00E442F0">
              <w:rPr>
                <w:webHidden/>
              </w:rPr>
              <w:tab/>
            </w:r>
            <w:r w:rsidR="00E442F0">
              <w:rPr>
                <w:webHidden/>
              </w:rPr>
              <w:fldChar w:fldCharType="begin"/>
            </w:r>
            <w:r w:rsidR="00E442F0">
              <w:rPr>
                <w:webHidden/>
              </w:rPr>
              <w:instrText xml:space="preserve"> PAGEREF _Toc136216214 \h </w:instrText>
            </w:r>
            <w:r w:rsidR="00E442F0">
              <w:rPr>
                <w:webHidden/>
              </w:rPr>
            </w:r>
            <w:r w:rsidR="00E442F0">
              <w:rPr>
                <w:webHidden/>
              </w:rPr>
              <w:fldChar w:fldCharType="separate"/>
            </w:r>
            <w:r w:rsidR="00E442F0">
              <w:rPr>
                <w:webHidden/>
              </w:rPr>
              <w:t>5</w:t>
            </w:r>
            <w:r w:rsidR="00E442F0">
              <w:rPr>
                <w:webHidden/>
              </w:rPr>
              <w:fldChar w:fldCharType="end"/>
            </w:r>
          </w:hyperlink>
        </w:p>
        <w:p w14:paraId="7406C61A" w14:textId="495FEB7D"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5" w:history="1">
            <w:r w:rsidR="00E442F0" w:rsidRPr="0052057E">
              <w:rPr>
                <w:rStyle w:val="Hyperlink"/>
              </w:rPr>
              <w:t>1.3. Dinh dưỡng bệnh nhân lao phổi</w:t>
            </w:r>
            <w:r w:rsidR="00E442F0">
              <w:rPr>
                <w:webHidden/>
              </w:rPr>
              <w:tab/>
            </w:r>
            <w:r w:rsidR="00E442F0">
              <w:rPr>
                <w:webHidden/>
              </w:rPr>
              <w:fldChar w:fldCharType="begin"/>
            </w:r>
            <w:r w:rsidR="00E442F0">
              <w:rPr>
                <w:webHidden/>
              </w:rPr>
              <w:instrText xml:space="preserve"> PAGEREF _Toc136216215 \h </w:instrText>
            </w:r>
            <w:r w:rsidR="00E442F0">
              <w:rPr>
                <w:webHidden/>
              </w:rPr>
            </w:r>
            <w:r w:rsidR="00E442F0">
              <w:rPr>
                <w:webHidden/>
              </w:rPr>
              <w:fldChar w:fldCharType="separate"/>
            </w:r>
            <w:r w:rsidR="00E442F0">
              <w:rPr>
                <w:webHidden/>
              </w:rPr>
              <w:t>14</w:t>
            </w:r>
            <w:r w:rsidR="00E442F0">
              <w:rPr>
                <w:webHidden/>
              </w:rPr>
              <w:fldChar w:fldCharType="end"/>
            </w:r>
          </w:hyperlink>
        </w:p>
        <w:p w14:paraId="42EAC077" w14:textId="45F23178"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6" w:history="1">
            <w:r w:rsidR="00E442F0" w:rsidRPr="0052057E">
              <w:rPr>
                <w:rStyle w:val="Hyperlink"/>
              </w:rPr>
              <w:t xml:space="preserve">1.4. Các phương pháp đánh giá </w:t>
            </w:r>
            <w:r w:rsidR="00E442F0" w:rsidRPr="0052057E">
              <w:rPr>
                <w:rStyle w:val="Hyperlink"/>
                <w:lang w:val="vi-VN"/>
              </w:rPr>
              <w:t>tình trạng</w:t>
            </w:r>
            <w:r w:rsidR="00E442F0" w:rsidRPr="0052057E">
              <w:rPr>
                <w:rStyle w:val="Hyperlink"/>
              </w:rPr>
              <w:t xml:space="preserve"> dinh dưỡng</w:t>
            </w:r>
            <w:r w:rsidR="00E442F0">
              <w:rPr>
                <w:webHidden/>
              </w:rPr>
              <w:tab/>
            </w:r>
            <w:r w:rsidR="00E442F0">
              <w:rPr>
                <w:webHidden/>
              </w:rPr>
              <w:fldChar w:fldCharType="begin"/>
            </w:r>
            <w:r w:rsidR="00E442F0">
              <w:rPr>
                <w:webHidden/>
              </w:rPr>
              <w:instrText xml:space="preserve"> PAGEREF _Toc136216216 \h </w:instrText>
            </w:r>
            <w:r w:rsidR="00E442F0">
              <w:rPr>
                <w:webHidden/>
              </w:rPr>
            </w:r>
            <w:r w:rsidR="00E442F0">
              <w:rPr>
                <w:webHidden/>
              </w:rPr>
              <w:fldChar w:fldCharType="separate"/>
            </w:r>
            <w:r w:rsidR="00E442F0">
              <w:rPr>
                <w:webHidden/>
              </w:rPr>
              <w:t>15</w:t>
            </w:r>
            <w:r w:rsidR="00E442F0">
              <w:rPr>
                <w:webHidden/>
              </w:rPr>
              <w:fldChar w:fldCharType="end"/>
            </w:r>
          </w:hyperlink>
        </w:p>
        <w:p w14:paraId="42E67A29" w14:textId="51E062A8"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17" w:history="1">
            <w:r w:rsidR="00E442F0" w:rsidRPr="0052057E">
              <w:rPr>
                <w:rStyle w:val="Hyperlink"/>
              </w:rPr>
              <w:t>Chương 2 - ĐỐI TƯỢNG VÀ PHƯƠNG PHÁP NGHIÊN CỨU</w:t>
            </w:r>
            <w:r w:rsidR="00E442F0">
              <w:rPr>
                <w:webHidden/>
              </w:rPr>
              <w:tab/>
            </w:r>
            <w:r w:rsidR="00E442F0">
              <w:rPr>
                <w:webHidden/>
              </w:rPr>
              <w:fldChar w:fldCharType="begin"/>
            </w:r>
            <w:r w:rsidR="00E442F0">
              <w:rPr>
                <w:webHidden/>
              </w:rPr>
              <w:instrText xml:space="preserve"> PAGEREF _Toc136216217 \h </w:instrText>
            </w:r>
            <w:r w:rsidR="00E442F0">
              <w:rPr>
                <w:webHidden/>
              </w:rPr>
            </w:r>
            <w:r w:rsidR="00E442F0">
              <w:rPr>
                <w:webHidden/>
              </w:rPr>
              <w:fldChar w:fldCharType="separate"/>
            </w:r>
            <w:r w:rsidR="00E442F0">
              <w:rPr>
                <w:webHidden/>
              </w:rPr>
              <w:t>20</w:t>
            </w:r>
            <w:r w:rsidR="00E442F0">
              <w:rPr>
                <w:webHidden/>
              </w:rPr>
              <w:fldChar w:fldCharType="end"/>
            </w:r>
          </w:hyperlink>
        </w:p>
        <w:p w14:paraId="1EE94413" w14:textId="558D0979"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8" w:history="1">
            <w:r w:rsidR="00E442F0" w:rsidRPr="0052057E">
              <w:rPr>
                <w:rStyle w:val="Hyperlink"/>
              </w:rPr>
              <w:t>2.1. Đối tượng, thời gian và địa điểm nghiên cứu</w:t>
            </w:r>
            <w:r w:rsidR="00E442F0">
              <w:rPr>
                <w:webHidden/>
              </w:rPr>
              <w:tab/>
            </w:r>
            <w:r w:rsidR="00E442F0">
              <w:rPr>
                <w:webHidden/>
              </w:rPr>
              <w:fldChar w:fldCharType="begin"/>
            </w:r>
            <w:r w:rsidR="00E442F0">
              <w:rPr>
                <w:webHidden/>
              </w:rPr>
              <w:instrText xml:space="preserve"> PAGEREF _Toc136216218 \h </w:instrText>
            </w:r>
            <w:r w:rsidR="00E442F0">
              <w:rPr>
                <w:webHidden/>
              </w:rPr>
            </w:r>
            <w:r w:rsidR="00E442F0">
              <w:rPr>
                <w:webHidden/>
              </w:rPr>
              <w:fldChar w:fldCharType="separate"/>
            </w:r>
            <w:r w:rsidR="00E442F0">
              <w:rPr>
                <w:webHidden/>
              </w:rPr>
              <w:t>20</w:t>
            </w:r>
            <w:r w:rsidR="00E442F0">
              <w:rPr>
                <w:webHidden/>
              </w:rPr>
              <w:fldChar w:fldCharType="end"/>
            </w:r>
          </w:hyperlink>
        </w:p>
        <w:p w14:paraId="75E543D2" w14:textId="3B663095"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19" w:history="1">
            <w:r w:rsidR="00E442F0" w:rsidRPr="0052057E">
              <w:rPr>
                <w:rStyle w:val="Hyperlink"/>
              </w:rPr>
              <w:t>2.2. Phương pháp nghiên cứu</w:t>
            </w:r>
            <w:r w:rsidR="00E442F0">
              <w:rPr>
                <w:webHidden/>
              </w:rPr>
              <w:tab/>
            </w:r>
            <w:r w:rsidR="00E442F0">
              <w:rPr>
                <w:webHidden/>
              </w:rPr>
              <w:fldChar w:fldCharType="begin"/>
            </w:r>
            <w:r w:rsidR="00E442F0">
              <w:rPr>
                <w:webHidden/>
              </w:rPr>
              <w:instrText xml:space="preserve"> PAGEREF _Toc136216219 \h </w:instrText>
            </w:r>
            <w:r w:rsidR="00E442F0">
              <w:rPr>
                <w:webHidden/>
              </w:rPr>
            </w:r>
            <w:r w:rsidR="00E442F0">
              <w:rPr>
                <w:webHidden/>
              </w:rPr>
              <w:fldChar w:fldCharType="separate"/>
            </w:r>
            <w:r w:rsidR="00E442F0">
              <w:rPr>
                <w:webHidden/>
              </w:rPr>
              <w:t>22</w:t>
            </w:r>
            <w:r w:rsidR="00E442F0">
              <w:rPr>
                <w:webHidden/>
              </w:rPr>
              <w:fldChar w:fldCharType="end"/>
            </w:r>
          </w:hyperlink>
        </w:p>
        <w:p w14:paraId="7767D4F5" w14:textId="073C8D34"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20" w:history="1">
            <w:r w:rsidR="00E442F0" w:rsidRPr="0052057E">
              <w:rPr>
                <w:rStyle w:val="Hyperlink"/>
              </w:rPr>
              <w:t>Chương 3 – KẾT QUẢ</w:t>
            </w:r>
            <w:r w:rsidR="00E442F0">
              <w:rPr>
                <w:webHidden/>
              </w:rPr>
              <w:tab/>
            </w:r>
            <w:r w:rsidR="00E442F0">
              <w:rPr>
                <w:webHidden/>
              </w:rPr>
              <w:fldChar w:fldCharType="begin"/>
            </w:r>
            <w:r w:rsidR="00E442F0">
              <w:rPr>
                <w:webHidden/>
              </w:rPr>
              <w:instrText xml:space="preserve"> PAGEREF _Toc136216220 \h </w:instrText>
            </w:r>
            <w:r w:rsidR="00E442F0">
              <w:rPr>
                <w:webHidden/>
              </w:rPr>
            </w:r>
            <w:r w:rsidR="00E442F0">
              <w:rPr>
                <w:webHidden/>
              </w:rPr>
              <w:fldChar w:fldCharType="separate"/>
            </w:r>
            <w:r w:rsidR="00E442F0">
              <w:rPr>
                <w:webHidden/>
              </w:rPr>
              <w:t>28</w:t>
            </w:r>
            <w:r w:rsidR="00E442F0">
              <w:rPr>
                <w:webHidden/>
              </w:rPr>
              <w:fldChar w:fldCharType="end"/>
            </w:r>
          </w:hyperlink>
        </w:p>
        <w:p w14:paraId="6561BD01" w14:textId="5E7AF9AC"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21" w:history="1">
            <w:r w:rsidR="00E442F0" w:rsidRPr="0052057E">
              <w:rPr>
                <w:rStyle w:val="Hyperlink"/>
              </w:rPr>
              <w:t xml:space="preserve">3.1. </w:t>
            </w:r>
            <w:r w:rsidR="00E442F0" w:rsidRPr="0052057E">
              <w:rPr>
                <w:rStyle w:val="Hyperlink"/>
                <w:lang w:val="vi-VN"/>
              </w:rPr>
              <w:t>T</w:t>
            </w:r>
            <w:r w:rsidR="00E442F0" w:rsidRPr="0052057E">
              <w:rPr>
                <w:rStyle w:val="Hyperlink"/>
              </w:rPr>
              <w:t>hực trạng dinh dưỡng của đối tượng nghiên cứu</w:t>
            </w:r>
            <w:r w:rsidR="00E442F0">
              <w:rPr>
                <w:webHidden/>
              </w:rPr>
              <w:tab/>
            </w:r>
            <w:r w:rsidR="00E442F0">
              <w:rPr>
                <w:webHidden/>
              </w:rPr>
              <w:fldChar w:fldCharType="begin"/>
            </w:r>
            <w:r w:rsidR="00E442F0">
              <w:rPr>
                <w:webHidden/>
              </w:rPr>
              <w:instrText xml:space="preserve"> PAGEREF _Toc136216221 \h </w:instrText>
            </w:r>
            <w:r w:rsidR="00E442F0">
              <w:rPr>
                <w:webHidden/>
              </w:rPr>
            </w:r>
            <w:r w:rsidR="00E442F0">
              <w:rPr>
                <w:webHidden/>
              </w:rPr>
              <w:fldChar w:fldCharType="separate"/>
            </w:r>
            <w:r w:rsidR="00E442F0">
              <w:rPr>
                <w:webHidden/>
              </w:rPr>
              <w:t>28</w:t>
            </w:r>
            <w:r w:rsidR="00E442F0">
              <w:rPr>
                <w:webHidden/>
              </w:rPr>
              <w:fldChar w:fldCharType="end"/>
            </w:r>
          </w:hyperlink>
        </w:p>
        <w:p w14:paraId="719CAEE5" w14:textId="335E4B01"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22" w:history="1">
            <w:r w:rsidR="00E442F0" w:rsidRPr="0052057E">
              <w:rPr>
                <w:rStyle w:val="Hyperlink"/>
              </w:rPr>
              <w:t>3.2. Một số yếu tố liên quan đến thực trạng dinh dưỡng của đối tượng</w:t>
            </w:r>
            <w:r w:rsidR="00E442F0">
              <w:rPr>
                <w:webHidden/>
              </w:rPr>
              <w:tab/>
            </w:r>
            <w:r w:rsidR="00E442F0">
              <w:rPr>
                <w:webHidden/>
              </w:rPr>
              <w:fldChar w:fldCharType="begin"/>
            </w:r>
            <w:r w:rsidR="00E442F0">
              <w:rPr>
                <w:webHidden/>
              </w:rPr>
              <w:instrText xml:space="preserve"> PAGEREF _Toc136216222 \h </w:instrText>
            </w:r>
            <w:r w:rsidR="00E442F0">
              <w:rPr>
                <w:webHidden/>
              </w:rPr>
            </w:r>
            <w:r w:rsidR="00E442F0">
              <w:rPr>
                <w:webHidden/>
              </w:rPr>
              <w:fldChar w:fldCharType="separate"/>
            </w:r>
            <w:r w:rsidR="00E442F0">
              <w:rPr>
                <w:webHidden/>
              </w:rPr>
              <w:t>36</w:t>
            </w:r>
            <w:r w:rsidR="00E442F0">
              <w:rPr>
                <w:webHidden/>
              </w:rPr>
              <w:fldChar w:fldCharType="end"/>
            </w:r>
          </w:hyperlink>
        </w:p>
        <w:p w14:paraId="22EE77BC" w14:textId="0A9E5434"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23" w:history="1">
            <w:r w:rsidR="00E442F0" w:rsidRPr="0052057E">
              <w:rPr>
                <w:rStyle w:val="Hyperlink"/>
              </w:rPr>
              <w:t>Chương 4 – BÀN LUẬN</w:t>
            </w:r>
            <w:r w:rsidR="00E442F0">
              <w:rPr>
                <w:webHidden/>
              </w:rPr>
              <w:tab/>
            </w:r>
            <w:r w:rsidR="00E442F0">
              <w:rPr>
                <w:webHidden/>
              </w:rPr>
              <w:fldChar w:fldCharType="begin"/>
            </w:r>
            <w:r w:rsidR="00E442F0">
              <w:rPr>
                <w:webHidden/>
              </w:rPr>
              <w:instrText xml:space="preserve"> PAGEREF _Toc136216223 \h </w:instrText>
            </w:r>
            <w:r w:rsidR="00E442F0">
              <w:rPr>
                <w:webHidden/>
              </w:rPr>
            </w:r>
            <w:r w:rsidR="00E442F0">
              <w:rPr>
                <w:webHidden/>
              </w:rPr>
              <w:fldChar w:fldCharType="separate"/>
            </w:r>
            <w:r w:rsidR="00E442F0">
              <w:rPr>
                <w:webHidden/>
              </w:rPr>
              <w:t>47</w:t>
            </w:r>
            <w:r w:rsidR="00E442F0">
              <w:rPr>
                <w:webHidden/>
              </w:rPr>
              <w:fldChar w:fldCharType="end"/>
            </w:r>
          </w:hyperlink>
        </w:p>
        <w:p w14:paraId="31743A8B" w14:textId="57404B37"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24" w:history="1">
            <w:r w:rsidR="00E442F0" w:rsidRPr="0052057E">
              <w:rPr>
                <w:rStyle w:val="Hyperlink"/>
              </w:rPr>
              <w:t xml:space="preserve">4.1. </w:t>
            </w:r>
            <w:r w:rsidR="00E442F0" w:rsidRPr="0052057E">
              <w:rPr>
                <w:rStyle w:val="Hyperlink"/>
                <w:lang w:val="vi-VN"/>
              </w:rPr>
              <w:t>T</w:t>
            </w:r>
            <w:r w:rsidR="00E442F0" w:rsidRPr="0052057E">
              <w:rPr>
                <w:rStyle w:val="Hyperlink"/>
              </w:rPr>
              <w:t>hực trạng dinh dưỡng của đối tượng nghiên cứu</w:t>
            </w:r>
            <w:r w:rsidR="00E442F0">
              <w:rPr>
                <w:webHidden/>
              </w:rPr>
              <w:tab/>
            </w:r>
            <w:r w:rsidR="00E442F0">
              <w:rPr>
                <w:webHidden/>
              </w:rPr>
              <w:fldChar w:fldCharType="begin"/>
            </w:r>
            <w:r w:rsidR="00E442F0">
              <w:rPr>
                <w:webHidden/>
              </w:rPr>
              <w:instrText xml:space="preserve"> PAGEREF _Toc136216224 \h </w:instrText>
            </w:r>
            <w:r w:rsidR="00E442F0">
              <w:rPr>
                <w:webHidden/>
              </w:rPr>
            </w:r>
            <w:r w:rsidR="00E442F0">
              <w:rPr>
                <w:webHidden/>
              </w:rPr>
              <w:fldChar w:fldCharType="separate"/>
            </w:r>
            <w:r w:rsidR="00E442F0">
              <w:rPr>
                <w:webHidden/>
              </w:rPr>
              <w:t>47</w:t>
            </w:r>
            <w:r w:rsidR="00E442F0">
              <w:rPr>
                <w:webHidden/>
              </w:rPr>
              <w:fldChar w:fldCharType="end"/>
            </w:r>
          </w:hyperlink>
        </w:p>
        <w:p w14:paraId="52F6B8C4" w14:textId="49B9FACD" w:rsidR="00E442F0"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216225" w:history="1">
            <w:r w:rsidR="00E442F0" w:rsidRPr="0052057E">
              <w:rPr>
                <w:rStyle w:val="Hyperlink"/>
              </w:rPr>
              <w:t>4.2. Một số yếu tố liên quan đến thực trạng dinh dưỡng của đối tượng</w:t>
            </w:r>
            <w:r w:rsidR="00E442F0">
              <w:rPr>
                <w:webHidden/>
              </w:rPr>
              <w:tab/>
            </w:r>
            <w:r w:rsidR="00E442F0">
              <w:rPr>
                <w:webHidden/>
              </w:rPr>
              <w:fldChar w:fldCharType="begin"/>
            </w:r>
            <w:r w:rsidR="00E442F0">
              <w:rPr>
                <w:webHidden/>
              </w:rPr>
              <w:instrText xml:space="preserve"> PAGEREF _Toc136216225 \h </w:instrText>
            </w:r>
            <w:r w:rsidR="00E442F0">
              <w:rPr>
                <w:webHidden/>
              </w:rPr>
            </w:r>
            <w:r w:rsidR="00E442F0">
              <w:rPr>
                <w:webHidden/>
              </w:rPr>
              <w:fldChar w:fldCharType="separate"/>
            </w:r>
            <w:r w:rsidR="00E442F0">
              <w:rPr>
                <w:webHidden/>
              </w:rPr>
              <w:t>53</w:t>
            </w:r>
            <w:r w:rsidR="00E442F0">
              <w:rPr>
                <w:webHidden/>
              </w:rPr>
              <w:fldChar w:fldCharType="end"/>
            </w:r>
          </w:hyperlink>
        </w:p>
        <w:p w14:paraId="5E1B21F9" w14:textId="18FC2805"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26" w:history="1">
            <w:r w:rsidR="00E442F0" w:rsidRPr="0052057E">
              <w:rPr>
                <w:rStyle w:val="Hyperlink"/>
              </w:rPr>
              <w:t>KẾT LUẬN</w:t>
            </w:r>
            <w:r w:rsidR="00E442F0">
              <w:rPr>
                <w:webHidden/>
              </w:rPr>
              <w:tab/>
            </w:r>
            <w:r w:rsidR="00E442F0">
              <w:rPr>
                <w:webHidden/>
              </w:rPr>
              <w:fldChar w:fldCharType="begin"/>
            </w:r>
            <w:r w:rsidR="00E442F0">
              <w:rPr>
                <w:webHidden/>
              </w:rPr>
              <w:instrText xml:space="preserve"> PAGEREF _Toc136216226 \h </w:instrText>
            </w:r>
            <w:r w:rsidR="00E442F0">
              <w:rPr>
                <w:webHidden/>
              </w:rPr>
            </w:r>
            <w:r w:rsidR="00E442F0">
              <w:rPr>
                <w:webHidden/>
              </w:rPr>
              <w:fldChar w:fldCharType="separate"/>
            </w:r>
            <w:r w:rsidR="00E442F0">
              <w:rPr>
                <w:webHidden/>
              </w:rPr>
              <w:t>62</w:t>
            </w:r>
            <w:r w:rsidR="00E442F0">
              <w:rPr>
                <w:webHidden/>
              </w:rPr>
              <w:fldChar w:fldCharType="end"/>
            </w:r>
          </w:hyperlink>
        </w:p>
        <w:p w14:paraId="51F34771" w14:textId="22488552" w:rsidR="00E442F0"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216227" w:history="1">
            <w:r w:rsidR="00E442F0" w:rsidRPr="0052057E">
              <w:rPr>
                <w:rStyle w:val="Hyperlink"/>
              </w:rPr>
              <w:t>KIẾN NGHỊ</w:t>
            </w:r>
            <w:r w:rsidR="00E442F0">
              <w:rPr>
                <w:webHidden/>
              </w:rPr>
              <w:tab/>
            </w:r>
            <w:r w:rsidR="00E442F0">
              <w:rPr>
                <w:webHidden/>
              </w:rPr>
              <w:fldChar w:fldCharType="begin"/>
            </w:r>
            <w:r w:rsidR="00E442F0">
              <w:rPr>
                <w:webHidden/>
              </w:rPr>
              <w:instrText xml:space="preserve"> PAGEREF _Toc136216227 \h </w:instrText>
            </w:r>
            <w:r w:rsidR="00E442F0">
              <w:rPr>
                <w:webHidden/>
              </w:rPr>
            </w:r>
            <w:r w:rsidR="00E442F0">
              <w:rPr>
                <w:webHidden/>
              </w:rPr>
              <w:fldChar w:fldCharType="separate"/>
            </w:r>
            <w:r w:rsidR="00E442F0">
              <w:rPr>
                <w:webHidden/>
              </w:rPr>
              <w:t>64</w:t>
            </w:r>
            <w:r w:rsidR="00E442F0">
              <w:rPr>
                <w:webHidden/>
              </w:rPr>
              <w:fldChar w:fldCharType="end"/>
            </w:r>
          </w:hyperlink>
        </w:p>
        <w:p w14:paraId="18D2E423" w14:textId="7D0888CC"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04814018" w14:textId="77777777" w:rsidR="006E3358"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6D849170" w14:textId="788953BE"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4" w:history="1">
        <w:r w:rsidR="006E3358" w:rsidRPr="0099110E">
          <w:rPr>
            <w:rStyle w:val="Hyperlink"/>
          </w:rPr>
          <w:t xml:space="preserve">Bảng 1.1. </w:t>
        </w:r>
        <w:r w:rsidR="006E3358" w:rsidRPr="0099110E">
          <w:rPr>
            <w:rStyle w:val="Hyperlink"/>
            <w:bCs/>
          </w:rPr>
          <w:t>Ước tính gánh nặng bệnh lao tại Việt Nam năm 2021</w:t>
        </w:r>
      </w:hyperlink>
    </w:p>
    <w:p w14:paraId="11CC62C9" w14:textId="14861F33"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5" w:history="1">
        <w:r w:rsidR="006E3358" w:rsidRPr="0099110E">
          <w:rPr>
            <w:rStyle w:val="Hyperlink"/>
          </w:rPr>
          <w:t xml:space="preserve">Bảng 1.2. </w:t>
        </w:r>
        <w:r w:rsidR="006E3358" w:rsidRPr="0099110E">
          <w:rPr>
            <w:rStyle w:val="Hyperlink"/>
            <w:bCs/>
          </w:rPr>
          <w:t>Ước tính tỷ lệ mắc lao có MDR/RR-TB tại Việt Nam năm 2021</w:t>
        </w:r>
      </w:hyperlink>
    </w:p>
    <w:p w14:paraId="68F67E7A" w14:textId="3AA0DC4D"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6" w:history="1">
        <w:r w:rsidR="006E3358" w:rsidRPr="0099110E">
          <w:rPr>
            <w:rStyle w:val="Hyperlink"/>
          </w:rPr>
          <w:t>Bảng 1.3. Thông báo số ca bệnh lao tại Việt Nam năm 2021</w:t>
        </w:r>
      </w:hyperlink>
    </w:p>
    <w:p w14:paraId="535EF6C5" w14:textId="00DFEB53"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7" w:history="1">
        <w:r w:rsidR="006E3358" w:rsidRPr="0099110E">
          <w:rPr>
            <w:rStyle w:val="Hyperlink"/>
          </w:rPr>
          <w:t>Bảng 1.4. Chăm sóc bệnh lao mới và tái phát/HIV tại Việt Nam năm 2021</w:t>
        </w:r>
      </w:hyperlink>
    </w:p>
    <w:p w14:paraId="7D2DC558" w14:textId="033D325F"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8" w:history="1">
        <w:r w:rsidR="006E3358" w:rsidRPr="0099110E">
          <w:rPr>
            <w:rStyle w:val="Hyperlink"/>
          </w:rPr>
          <w:t>Bảng 3.1</w:t>
        </w:r>
        <w:r w:rsidR="006E3358" w:rsidRPr="0099110E">
          <w:rPr>
            <w:rStyle w:val="Hyperlink"/>
            <w:bCs/>
          </w:rPr>
          <w:t xml:space="preserve">. </w:t>
        </w:r>
        <w:r w:rsidR="006E3358" w:rsidRPr="0099110E">
          <w:rPr>
            <w:rStyle w:val="Hyperlink"/>
            <w:bCs/>
            <w:lang w:val="vi-VN"/>
          </w:rPr>
          <w:t>Mức độ</w:t>
        </w:r>
        <w:r w:rsidR="006E3358" w:rsidRPr="0099110E">
          <w:rPr>
            <w:rStyle w:val="Hyperlink"/>
            <w:bCs/>
          </w:rPr>
          <w:t xml:space="preserve"> suy dinh dưỡng theo BMI</w:t>
        </w:r>
      </w:hyperlink>
    </w:p>
    <w:p w14:paraId="5FF8C2BE" w14:textId="7CF9C329"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39" w:history="1">
        <w:r w:rsidR="006E3358" w:rsidRPr="0099110E">
          <w:rPr>
            <w:rStyle w:val="Hyperlink"/>
          </w:rPr>
          <w:t>Bảng 3.2</w:t>
        </w:r>
        <w:r w:rsidR="006E3358" w:rsidRPr="0099110E">
          <w:rPr>
            <w:rStyle w:val="Hyperlink"/>
            <w:bCs/>
          </w:rPr>
          <w:t xml:space="preserve">. </w:t>
        </w:r>
        <w:r w:rsidR="006E3358" w:rsidRPr="0099110E">
          <w:rPr>
            <w:rStyle w:val="Hyperlink"/>
            <w:bCs/>
            <w:lang w:val="vi-VN"/>
          </w:rPr>
          <w:t>Mức độ</w:t>
        </w:r>
        <w:r w:rsidR="006E3358" w:rsidRPr="0099110E">
          <w:rPr>
            <w:rStyle w:val="Hyperlink"/>
            <w:bCs/>
          </w:rPr>
          <w:t xml:space="preserve"> suy dinh dưỡng theo SGA</w:t>
        </w:r>
      </w:hyperlink>
    </w:p>
    <w:p w14:paraId="6553E3F0" w14:textId="488EB41B"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0" w:history="1">
        <w:r w:rsidR="006E3358" w:rsidRPr="0099110E">
          <w:rPr>
            <w:rStyle w:val="Hyperlink"/>
          </w:rPr>
          <w:t>Bảng 3.3</w:t>
        </w:r>
        <w:r w:rsidR="006E3358" w:rsidRPr="0099110E">
          <w:rPr>
            <w:rStyle w:val="Hyperlink"/>
            <w:bCs/>
          </w:rPr>
          <w:t>. Đặc điểm suy dinh dưỡng theo nhóm tuổi</w:t>
        </w:r>
      </w:hyperlink>
    </w:p>
    <w:p w14:paraId="5E5C6420" w14:textId="141EB57C"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1" w:history="1">
        <w:r w:rsidR="006E3358" w:rsidRPr="0099110E">
          <w:rPr>
            <w:rStyle w:val="Hyperlink"/>
          </w:rPr>
          <w:t>Bảng 3.4</w:t>
        </w:r>
        <w:r w:rsidR="006E3358" w:rsidRPr="0099110E">
          <w:rPr>
            <w:rStyle w:val="Hyperlink"/>
            <w:bCs/>
          </w:rPr>
          <w:t>. Đặc điểm suy dinh dưỡng theo giới</w:t>
        </w:r>
      </w:hyperlink>
    </w:p>
    <w:p w14:paraId="1979F5B8" w14:textId="1DDF805C"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2" w:history="1">
        <w:r w:rsidR="006E3358" w:rsidRPr="0099110E">
          <w:rPr>
            <w:rStyle w:val="Hyperlink"/>
          </w:rPr>
          <w:t>Bảng 3.5</w:t>
        </w:r>
        <w:r w:rsidR="006E3358" w:rsidRPr="0099110E">
          <w:rPr>
            <w:rStyle w:val="Hyperlink"/>
            <w:bCs/>
          </w:rPr>
          <w:t>. Đặc điểm suy dinh dưỡng theo nghề nghiệp</w:t>
        </w:r>
      </w:hyperlink>
    </w:p>
    <w:p w14:paraId="76D4625E" w14:textId="5D229C52"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3" w:history="1">
        <w:r w:rsidR="006E3358" w:rsidRPr="0099110E">
          <w:rPr>
            <w:rStyle w:val="Hyperlink"/>
          </w:rPr>
          <w:t>Bảng 3.6</w:t>
        </w:r>
        <w:r w:rsidR="006E3358" w:rsidRPr="0099110E">
          <w:rPr>
            <w:rStyle w:val="Hyperlink"/>
            <w:bCs/>
          </w:rPr>
          <w:t>. Đặc điểm suy dinh dưỡng theo địa dư</w:t>
        </w:r>
      </w:hyperlink>
    </w:p>
    <w:p w14:paraId="4CCE97C6" w14:textId="43F8B54F"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4" w:history="1">
        <w:r w:rsidR="006E3358" w:rsidRPr="0099110E">
          <w:rPr>
            <w:rStyle w:val="Hyperlink"/>
          </w:rPr>
          <w:t>Bảng 3.7</w:t>
        </w:r>
        <w:r w:rsidR="006E3358" w:rsidRPr="0099110E">
          <w:rPr>
            <w:rStyle w:val="Hyperlink"/>
            <w:bCs/>
          </w:rPr>
          <w:t>. Đặc điểm suy dinh dưỡng theo tiền sử bệnh mạn tính</w:t>
        </w:r>
      </w:hyperlink>
    </w:p>
    <w:p w14:paraId="2CA168DD" w14:textId="2584FCC5"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5" w:history="1">
        <w:r w:rsidR="006E3358" w:rsidRPr="0099110E">
          <w:rPr>
            <w:rStyle w:val="Hyperlink"/>
          </w:rPr>
          <w:t>Bảng 3.8</w:t>
        </w:r>
        <w:r w:rsidR="006E3358" w:rsidRPr="0099110E">
          <w:rPr>
            <w:rStyle w:val="Hyperlink"/>
            <w:bCs/>
          </w:rPr>
          <w:t>. Đặc điểm suy dinh dưỡng theo thời gian chẩn đoán bệnh</w:t>
        </w:r>
      </w:hyperlink>
    </w:p>
    <w:p w14:paraId="4740A945" w14:textId="69281C70"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6" w:history="1">
        <w:r w:rsidR="006E3358" w:rsidRPr="0099110E">
          <w:rPr>
            <w:rStyle w:val="Hyperlink"/>
          </w:rPr>
          <w:t>Bảng 3.9</w:t>
        </w:r>
        <w:r w:rsidR="006E3358" w:rsidRPr="0099110E">
          <w:rPr>
            <w:rStyle w:val="Hyperlink"/>
            <w:bCs/>
          </w:rPr>
          <w:t>. Mối liên quan giữa nhóm tuổi và thực trạng dinh dưỡng</w:t>
        </w:r>
      </w:hyperlink>
    </w:p>
    <w:p w14:paraId="16AAA4BE" w14:textId="6D8AD229"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7" w:history="1">
        <w:r w:rsidR="006E3358" w:rsidRPr="0099110E">
          <w:rPr>
            <w:rStyle w:val="Hyperlink"/>
          </w:rPr>
          <w:t>Bảng 3.10. Mối liên quan giữa giới và thực trạng dinh dưỡng</w:t>
        </w:r>
      </w:hyperlink>
    </w:p>
    <w:p w14:paraId="2B7EDD59" w14:textId="712AD643"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8" w:history="1">
        <w:r w:rsidR="006E3358" w:rsidRPr="0099110E">
          <w:rPr>
            <w:rStyle w:val="Hyperlink"/>
          </w:rPr>
          <w:t xml:space="preserve">Bảng 3.11. </w:t>
        </w:r>
        <w:r w:rsidR="006E3358" w:rsidRPr="0099110E">
          <w:rPr>
            <w:rStyle w:val="Hyperlink"/>
            <w:bCs/>
          </w:rPr>
          <w:t>Mối liên quan giữa nghề nghiệp và thực trạng dinh dưỡng</w:t>
        </w:r>
      </w:hyperlink>
    </w:p>
    <w:p w14:paraId="3CFE6E62" w14:textId="02FB40FB"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49" w:history="1">
        <w:r w:rsidR="006E3358" w:rsidRPr="0099110E">
          <w:rPr>
            <w:rStyle w:val="Hyperlink"/>
          </w:rPr>
          <w:t xml:space="preserve">Bảng 3.12. </w:t>
        </w:r>
        <w:r w:rsidR="006E3358" w:rsidRPr="0099110E">
          <w:rPr>
            <w:rStyle w:val="Hyperlink"/>
            <w:bCs/>
          </w:rPr>
          <w:t>Mối liên quan giữa địa dư và thực trạng dinh dưỡng</w:t>
        </w:r>
      </w:hyperlink>
    </w:p>
    <w:p w14:paraId="07DD7148" w14:textId="0C0E7B56"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0" w:history="1">
        <w:r w:rsidR="006E3358" w:rsidRPr="0099110E">
          <w:rPr>
            <w:rStyle w:val="Hyperlink"/>
          </w:rPr>
          <w:t>Bảng 3.13</w:t>
        </w:r>
        <w:r w:rsidR="006E3358" w:rsidRPr="0099110E">
          <w:rPr>
            <w:rStyle w:val="Hyperlink"/>
            <w:bCs/>
          </w:rPr>
          <w:t>. Mối liên quan giữa thời gian chẩn đoán và thực trạng dinh dưỡng</w:t>
        </w:r>
      </w:hyperlink>
    </w:p>
    <w:p w14:paraId="554F9C2A" w14:textId="2E1BE78D"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1" w:history="1">
        <w:r w:rsidR="006E3358" w:rsidRPr="0099110E">
          <w:rPr>
            <w:rStyle w:val="Hyperlink"/>
          </w:rPr>
          <w:t>Bảng 3.14. Mối liên quan giữa tiền sử bệnh mạn tính và thực trạng dinh dưỡng</w:t>
        </w:r>
      </w:hyperlink>
    </w:p>
    <w:p w14:paraId="6A26DC42" w14:textId="24962E18"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2" w:history="1">
        <w:r w:rsidR="006E3358" w:rsidRPr="0099110E">
          <w:rPr>
            <w:rStyle w:val="Hyperlink"/>
          </w:rPr>
          <w:t xml:space="preserve">Bảng 3.15. </w:t>
        </w:r>
        <w:r w:rsidR="006E3358" w:rsidRPr="0099110E">
          <w:rPr>
            <w:rStyle w:val="Hyperlink"/>
            <w:bCs/>
          </w:rPr>
          <w:t>Mối liên quan giữa triệu chứng sốt và thực trạng dinh dưỡng</w:t>
        </w:r>
      </w:hyperlink>
    </w:p>
    <w:p w14:paraId="6FDCCA7B" w14:textId="4B49DA3E"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3" w:history="1">
        <w:r w:rsidR="006E3358" w:rsidRPr="0099110E">
          <w:rPr>
            <w:rStyle w:val="Hyperlink"/>
          </w:rPr>
          <w:t xml:space="preserve">Bảng 3.16. </w:t>
        </w:r>
        <w:r w:rsidR="006E3358" w:rsidRPr="0099110E">
          <w:rPr>
            <w:rStyle w:val="Hyperlink"/>
            <w:bCs/>
          </w:rPr>
          <w:t>Mối liên quan giữa mức độ tổn thương trên phim X-quang phổi và thực trạng dinh dưỡng</w:t>
        </w:r>
      </w:hyperlink>
    </w:p>
    <w:p w14:paraId="0450D037" w14:textId="070CA133"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4" w:history="1">
        <w:r w:rsidR="006E3358" w:rsidRPr="0099110E">
          <w:rPr>
            <w:rStyle w:val="Hyperlink"/>
          </w:rPr>
          <w:t xml:space="preserve">Bảng 3.17. </w:t>
        </w:r>
        <w:r w:rsidR="006E3358" w:rsidRPr="0099110E">
          <w:rPr>
            <w:rStyle w:val="Hyperlink"/>
            <w:bCs/>
          </w:rPr>
          <w:t>Mối liên quan giữa tổn thương trên phim X-quang phổi có hang và thực trạng dinh dưỡng</w:t>
        </w:r>
      </w:hyperlink>
    </w:p>
    <w:p w14:paraId="2B508774" w14:textId="706DE2DC"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5" w:history="1">
        <w:r w:rsidR="006E3358" w:rsidRPr="0099110E">
          <w:rPr>
            <w:rStyle w:val="Hyperlink"/>
          </w:rPr>
          <w:t xml:space="preserve">Bảng 3.18. </w:t>
        </w:r>
        <w:r w:rsidR="006E3358" w:rsidRPr="0099110E">
          <w:rPr>
            <w:rStyle w:val="Hyperlink"/>
            <w:bCs/>
          </w:rPr>
          <w:t>Mối liên quan giữa tình trạng thiếu máu và thực trạng dinh dưỡng</w:t>
        </w:r>
      </w:hyperlink>
    </w:p>
    <w:p w14:paraId="4B692CD4" w14:textId="52955D49"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6" w:history="1">
        <w:r w:rsidR="006E3358" w:rsidRPr="0099110E">
          <w:rPr>
            <w:rStyle w:val="Hyperlink"/>
          </w:rPr>
          <w:t xml:space="preserve">Bảng 3.19. </w:t>
        </w:r>
        <w:r w:rsidR="006E3358" w:rsidRPr="0099110E">
          <w:rPr>
            <w:rStyle w:val="Hyperlink"/>
            <w:bCs/>
          </w:rPr>
          <w:t>Mối liên quan giữa số lượng bạch cầu và thực trạng dinh dưỡng</w:t>
        </w:r>
      </w:hyperlink>
    </w:p>
    <w:p w14:paraId="1CE9A9FE" w14:textId="79766FEE" w:rsidR="006E3358" w:rsidRDefault="00000000" w:rsidP="006E3358">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217157" w:history="1">
        <w:r w:rsidR="006E3358" w:rsidRPr="0099110E">
          <w:rPr>
            <w:rStyle w:val="Hyperlink"/>
          </w:rPr>
          <w:t xml:space="preserve">Bảng 3.20. </w:t>
        </w:r>
        <w:r w:rsidR="006E3358" w:rsidRPr="0099110E">
          <w:rPr>
            <w:rStyle w:val="Hyperlink"/>
            <w:bCs/>
          </w:rPr>
          <w:t>Mối liên quan giữa kháng thuốc lao và thực trạng dinh dưỡng</w:t>
        </w:r>
      </w:hyperlink>
    </w:p>
    <w:p w14:paraId="4F265E31" w14:textId="23B7EB75" w:rsidR="001C331C" w:rsidRDefault="003E4607" w:rsidP="00D625AE">
      <w:pPr>
        <w:spacing w:line="29" w:lineRule="atLeast"/>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4F35FB97" w14:textId="65321191" w:rsidR="006E335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217158" w:history="1">
        <w:r w:rsidR="006E3358" w:rsidRPr="000A287A">
          <w:rPr>
            <w:rStyle w:val="Hyperlink"/>
          </w:rPr>
          <w:t>Hình 3.1. Thực trạng dinh dưỡng theo BMI</w:t>
        </w:r>
      </w:hyperlink>
    </w:p>
    <w:p w14:paraId="6501A5DF" w14:textId="3810B6BD" w:rsidR="006E335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6217159" w:history="1">
        <w:r w:rsidR="006E3358" w:rsidRPr="000A287A">
          <w:rPr>
            <w:rStyle w:val="Hyperlink"/>
          </w:rPr>
          <w:t>Hình 3.2. Thực trạng dinh dưỡng theo SGA</w:t>
        </w:r>
      </w:hyperlink>
    </w:p>
    <w:p w14:paraId="3FB14F02" w14:textId="0B4549E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6216211"/>
      <w:r w:rsidRPr="00835C44">
        <w:lastRenderedPageBreak/>
        <w:t>ĐẶT VẤN ĐỀ</w:t>
      </w:r>
      <w:bookmarkEnd w:id="10"/>
      <w:bookmarkEnd w:id="11"/>
      <w:bookmarkEnd w:id="12"/>
    </w:p>
    <w:p w14:paraId="1438CEE1" w14:textId="41B06101"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75835985"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59B8EB37"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0C4EA03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45F4A56E"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216212"/>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216213"/>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13A8691F"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với những khu vực có gánh nặng bệnh lao cao như </w:t>
      </w:r>
      <w:r w:rsidR="00DB3A93">
        <w:t>c</w:t>
      </w:r>
      <w:r w:rsidR="00A32B1F" w:rsidRPr="00A32B1F">
        <w:t>hâu Phi và châu Á bị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0EBDA049"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621713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6217135"/>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6217136"/>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6217137"/>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61929AC0" w:rsidR="00FA688E" w:rsidRPr="00F53D70" w:rsidRDefault="00FA688E" w:rsidP="001D031D">
            <w:r w:rsidRPr="00F53D70">
              <w:t>Bệnh nhân đã biết tình trạng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6216214"/>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5901DEEC"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50FA36DD"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0CE02156"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3255EB2F"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6518E972"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64B41F2"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216215"/>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40EF4E8A"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216216"/>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lastRenderedPageBreak/>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C7EC57D"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xml:space="preserve">. Tuy nhiên đây là xét nghiệm không đặc hiệu vì ảnh hưởng bởi nhiều yếu tố như lượng thức ăn của người bệnh, chuyển hóa cơ bản, tình trạng </w:t>
      </w:r>
      <w:r w:rsidR="003F72C2">
        <w:lastRenderedPageBreak/>
        <w:t xml:space="preserve">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216217"/>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216218"/>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F55BAEB" w14:textId="49E5719A" w:rsidR="00D134F5" w:rsidRDefault="001D19EB" w:rsidP="00D134F5">
      <w:r>
        <w:t xml:space="preserve">+ </w:t>
      </w:r>
      <w:r w:rsidR="00D134F5">
        <w:t>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76F0B544" w14:textId="0626951E" w:rsidR="00D134F5" w:rsidRDefault="00D134F5" w:rsidP="00D134F5">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0B66E120" w14:textId="776625CF" w:rsidR="00D134F5" w:rsidRDefault="00D134F5" w:rsidP="00D134F5">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9207CC5" w:rsidR="00C73DBF" w:rsidRPr="00C73DBF" w:rsidRDefault="00C73DBF" w:rsidP="00C23165">
      <w:r w:rsidRPr="00C73DBF">
        <w:t>Thời gian</w:t>
      </w:r>
      <w:r w:rsidR="00E178A3">
        <w:t>:</w:t>
      </w:r>
      <w:r w:rsidRPr="00C73DBF">
        <w:t xml:space="preserve"> </w:t>
      </w:r>
      <w:r w:rsidR="000D0B43">
        <w:t>n</w:t>
      </w:r>
      <w:r w:rsidRPr="00C73DBF">
        <w:t xml:space="preserve">ghiên cứu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216219"/>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7F0FED16" w:rsidR="006D4D07" w:rsidRDefault="00AC5276" w:rsidP="00CF344B">
      <w:r>
        <w:rPr>
          <w:lang w:val="vi-VN"/>
        </w:rPr>
        <w:t>Thực trạng</w:t>
      </w:r>
      <w:r w:rsidR="00FE649D">
        <w:t xml:space="preserve"> dinh dưỡng</w:t>
      </w:r>
      <w:r w:rsidR="00461A81">
        <w:t xml:space="preserve"> theo BMI được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lastRenderedPageBreak/>
        <w:t xml:space="preserve">- </w:t>
      </w:r>
      <w:r w:rsidR="00792A61">
        <w:t>Địa dư</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216220"/>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216221"/>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4F92E9E" w:rsidR="00E61F7A" w:rsidRDefault="004F5684" w:rsidP="004F5684">
      <w:pPr>
        <w:pStyle w:val="Caption"/>
      </w:pPr>
      <w:bookmarkStart w:id="85" w:name="_Toc136217158"/>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7D4C4ECB" w:rsidR="00A80220" w:rsidRPr="00707BC9" w:rsidRDefault="004F5684" w:rsidP="004F5684">
      <w:pPr>
        <w:pStyle w:val="Caption"/>
        <w:rPr>
          <w:b w:val="0"/>
          <w:bCs/>
        </w:rPr>
      </w:pPr>
      <w:bookmarkStart w:id="86" w:name="_Toc136217138"/>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FE1FCA7" w:rsidR="00453CFB" w:rsidRDefault="00453CFB" w:rsidP="00517B8F">
      <w:pPr>
        <w:pStyle w:val="Caption"/>
      </w:pPr>
      <w:bookmarkStart w:id="87" w:name="_Toc136217159"/>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747C0B57" w:rsidR="00F724BC" w:rsidRPr="00707BC9" w:rsidRDefault="00F724BC" w:rsidP="00517B8F">
      <w:pPr>
        <w:pStyle w:val="Caption"/>
        <w:rPr>
          <w:b w:val="0"/>
          <w:bCs/>
        </w:rPr>
      </w:pPr>
      <w:bookmarkStart w:id="88" w:name="_Toc13621713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621714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621714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621714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09D127B1" w:rsidR="00B35AD6" w:rsidRPr="00175D73" w:rsidRDefault="00B35AD6" w:rsidP="00AA5F43">
      <w:pPr>
        <w:pStyle w:val="Caption"/>
        <w:rPr>
          <w:b w:val="0"/>
          <w:bCs/>
        </w:rPr>
      </w:pPr>
      <w:bookmarkStart w:id="92" w:name="_Toc13621714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lastRenderedPageBreak/>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621714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621714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216222"/>
      <w:r w:rsidRPr="00A2295D">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5FD628FC" w:rsidR="00243553" w:rsidRPr="00707BC9" w:rsidRDefault="00243553" w:rsidP="00243553">
      <w:pPr>
        <w:pStyle w:val="Caption"/>
        <w:rPr>
          <w:b w:val="0"/>
          <w:bCs/>
        </w:rPr>
      </w:pPr>
      <w:bookmarkStart w:id="98" w:name="_Toc13621714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2C3BA60E" w:rsidR="00334897" w:rsidRDefault="00334897" w:rsidP="007448F9">
      <w:pPr>
        <w:pStyle w:val="Caption"/>
      </w:pPr>
      <w:bookmarkStart w:id="99" w:name="_Toc13621714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22B2269C" w:rsidR="00334897" w:rsidRDefault="00334897" w:rsidP="00334897">
      <w:pPr>
        <w:pStyle w:val="Caption"/>
        <w:rPr>
          <w:bCs/>
        </w:rPr>
      </w:pPr>
      <w:bookmarkStart w:id="101" w:name="_Toc13621714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1EEEA368" w:rsidR="00334897" w:rsidRDefault="00334897" w:rsidP="00EE6DD4">
      <w:pPr>
        <w:pStyle w:val="Caption"/>
        <w:jc w:val="both"/>
        <w:rPr>
          <w:bCs/>
        </w:rPr>
      </w:pPr>
      <w:bookmarkStart w:id="103" w:name="_Toc13621714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2D029E1D" w14:textId="3D388685"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5D5B496F" w:rsidR="00334897" w:rsidRDefault="00334897" w:rsidP="00CA1402">
      <w:pPr>
        <w:pStyle w:val="Caption"/>
        <w:ind w:firstLine="0"/>
        <w:rPr>
          <w:bCs/>
        </w:rPr>
      </w:pPr>
      <w:bookmarkStart w:id="105" w:name="_Toc13621715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FE649D">
        <w:rPr>
          <w:bCs/>
        </w:rPr>
        <w:t>thực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621C9249" w:rsidR="007D6B49" w:rsidRPr="00B751F1" w:rsidRDefault="0046390A" w:rsidP="00E05D64">
      <w:pPr>
        <w:pStyle w:val="Caption"/>
        <w:ind w:firstLine="0"/>
        <w:jc w:val="both"/>
      </w:pPr>
      <w:bookmarkStart w:id="106" w:name="_Toc136217151"/>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41A9557D" w:rsidR="00F656F9" w:rsidRDefault="00F656F9" w:rsidP="007E1C98">
      <w:pPr>
        <w:pStyle w:val="Caption"/>
        <w:ind w:firstLine="450"/>
        <w:rPr>
          <w:bCs/>
        </w:rPr>
      </w:pPr>
      <w:bookmarkStart w:id="107" w:name="_Toc13621715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6FC382C6" w:rsidR="003234FE" w:rsidRDefault="003234FE" w:rsidP="00DB5E7D">
      <w:pPr>
        <w:pStyle w:val="Caption"/>
        <w:ind w:firstLine="180"/>
        <w:rPr>
          <w:bCs/>
        </w:rPr>
      </w:pPr>
      <w:bookmarkStart w:id="108" w:name="_Toc13621715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1054532"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256C98">
        <w:rPr>
          <w:sz w:val="27"/>
          <w:szCs w:val="27"/>
        </w:rPr>
        <w:t>3</w:t>
      </w:r>
      <w:r w:rsidR="00256C98" w:rsidRPr="002013A9">
        <w:rPr>
          <w:sz w:val="27"/>
          <w:szCs w:val="27"/>
        </w:rPr>
        <w:t>,</w:t>
      </w:r>
      <w:r w:rsidR="00256C98">
        <w:rPr>
          <w:sz w:val="27"/>
          <w:szCs w:val="27"/>
        </w:rPr>
        <w:t>121</w:t>
      </w:r>
      <w:r w:rsidR="00256C98">
        <w:t xml:space="preserve"> </w:t>
      </w:r>
      <w:r w:rsidR="00DA3897">
        <w:t>(95% CI:</w:t>
      </w:r>
      <w:r w:rsidR="00B37B01">
        <w:t xml:space="preserve"> </w:t>
      </w:r>
      <w:r w:rsidR="002F3DF8">
        <w:rPr>
          <w:sz w:val="27"/>
          <w:szCs w:val="27"/>
        </w:rPr>
        <w:t>1</w:t>
      </w:r>
      <w:r w:rsidR="002F3DF8" w:rsidRPr="002013A9">
        <w:rPr>
          <w:sz w:val="27"/>
          <w:szCs w:val="27"/>
        </w:rPr>
        <w:t>,</w:t>
      </w:r>
      <w:r w:rsidR="002F3DF8">
        <w:rPr>
          <w:sz w:val="27"/>
          <w:szCs w:val="27"/>
        </w:rPr>
        <w:t>722</w:t>
      </w:r>
      <w:r w:rsidR="002F3DF8" w:rsidRPr="002013A9">
        <w:rPr>
          <w:sz w:val="27"/>
          <w:szCs w:val="27"/>
        </w:rPr>
        <w:t>-</w:t>
      </w:r>
      <w:r w:rsidR="002F3DF8">
        <w:rPr>
          <w:sz w:val="27"/>
          <w:szCs w:val="27"/>
        </w:rPr>
        <w:t>5</w:t>
      </w:r>
      <w:r w:rsidR="002F3DF8" w:rsidRPr="002013A9">
        <w:rPr>
          <w:sz w:val="27"/>
          <w:szCs w:val="27"/>
        </w:rPr>
        <w:t>,</w:t>
      </w:r>
      <w:r w:rsidR="002F3DF8">
        <w:rPr>
          <w:sz w:val="27"/>
          <w:szCs w:val="27"/>
        </w:rPr>
        <w:t>656</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D55EFF">
        <w:rPr>
          <w:sz w:val="27"/>
          <w:szCs w:val="27"/>
        </w:rPr>
        <w:t xml:space="preserve">2,246 </w:t>
      </w:r>
      <w:r w:rsidR="00DA3897">
        <w:t>(95% CI:</w:t>
      </w:r>
      <w:r w:rsidR="00957A58">
        <w:t xml:space="preserve"> </w:t>
      </w:r>
      <w:r w:rsidR="00E72084">
        <w:rPr>
          <w:sz w:val="27"/>
          <w:szCs w:val="27"/>
        </w:rPr>
        <w:t>1</w:t>
      </w:r>
      <w:r w:rsidR="00E72084" w:rsidRPr="002013A9">
        <w:rPr>
          <w:sz w:val="27"/>
          <w:szCs w:val="27"/>
        </w:rPr>
        <w:t>,2</w:t>
      </w:r>
      <w:r w:rsidR="00E72084">
        <w:rPr>
          <w:sz w:val="27"/>
          <w:szCs w:val="27"/>
        </w:rPr>
        <w:t>88</w:t>
      </w:r>
      <w:r w:rsidR="00E72084" w:rsidRPr="002013A9">
        <w:rPr>
          <w:sz w:val="27"/>
          <w:szCs w:val="27"/>
        </w:rPr>
        <w:t>-</w:t>
      </w:r>
      <w:r w:rsidR="00E72084">
        <w:rPr>
          <w:sz w:val="27"/>
          <w:szCs w:val="27"/>
        </w:rPr>
        <w:t>3</w:t>
      </w:r>
      <w:r w:rsidR="00E72084" w:rsidRPr="002013A9">
        <w:rPr>
          <w:sz w:val="27"/>
          <w:szCs w:val="27"/>
        </w:rPr>
        <w:t>,</w:t>
      </w:r>
      <w:r w:rsidR="00E72084">
        <w:rPr>
          <w:sz w:val="27"/>
          <w:szCs w:val="27"/>
        </w:rPr>
        <w:t>915</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6370454A" w:rsidR="00B66447" w:rsidRDefault="00AA7FE0" w:rsidP="00B66447">
      <w:pPr>
        <w:pStyle w:val="Heading3"/>
      </w:pPr>
      <w:r>
        <w:lastRenderedPageBreak/>
        <w:t>3.</w:t>
      </w:r>
      <w:r w:rsidR="00913CE7">
        <w:t>2</w:t>
      </w:r>
      <w:r>
        <w:t>.</w:t>
      </w:r>
      <w:r w:rsidR="005A7320">
        <w:t>9</w:t>
      </w:r>
      <w:r>
        <w:t xml:space="preserve">. Mối liên quan giữa tổn thương trên phim X-quang phổi có hang và </w:t>
      </w:r>
      <w:r w:rsidR="00FE649D">
        <w:t>thực trạng dinh dưỡng</w:t>
      </w:r>
    </w:p>
    <w:p w14:paraId="642371FE" w14:textId="724CBF78" w:rsidR="0086510D" w:rsidRDefault="0086510D" w:rsidP="00984003">
      <w:pPr>
        <w:pStyle w:val="Caption"/>
        <w:ind w:firstLine="0"/>
        <w:rPr>
          <w:bCs/>
        </w:rPr>
      </w:pPr>
      <w:bookmarkStart w:id="109" w:name="_Toc13621715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FE649D">
        <w:rPr>
          <w:bCs/>
        </w:rPr>
        <w:t>thực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76FC298A" w:rsidR="00A56D0C" w:rsidRDefault="00A56D0C" w:rsidP="00A56D0C">
      <w:pPr>
        <w:pStyle w:val="Heading3"/>
      </w:pPr>
      <w:r>
        <w:lastRenderedPageBreak/>
        <w:t>3.</w:t>
      </w:r>
      <w:r w:rsidR="00913CE7">
        <w:t>2</w:t>
      </w:r>
      <w:r>
        <w:t>.</w:t>
      </w:r>
      <w:r w:rsidR="00D86C01">
        <w:t>1</w:t>
      </w:r>
      <w:r w:rsidR="005A7320">
        <w:t>0</w:t>
      </w:r>
      <w:r>
        <w:t xml:space="preserve">. Mối liên quan giữa tình trạng thiếu máu và </w:t>
      </w:r>
      <w:r w:rsidR="00FE649D">
        <w:t>thực trạng dinh dưỡng</w:t>
      </w:r>
    </w:p>
    <w:p w14:paraId="312E2281" w14:textId="23963A20" w:rsidR="00240D39" w:rsidRDefault="00240D39" w:rsidP="00027AEB">
      <w:pPr>
        <w:pStyle w:val="Caption"/>
        <w:ind w:firstLine="0"/>
        <w:jc w:val="both"/>
        <w:rPr>
          <w:bCs/>
        </w:rPr>
      </w:pPr>
      <w:bookmarkStart w:id="111" w:name="_Toc13621715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E649D">
        <w:rPr>
          <w:bCs/>
        </w:rPr>
        <w:t>thực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24351DF5" w:rsidR="00B0065A" w:rsidRDefault="00B0065A" w:rsidP="00550AF8">
      <w:pPr>
        <w:pStyle w:val="Caption"/>
        <w:ind w:firstLine="0"/>
        <w:rPr>
          <w:bCs/>
        </w:rPr>
      </w:pPr>
      <w:bookmarkStart w:id="112" w:name="_Toc13621715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1F846C9A" w:rsidR="00334897" w:rsidRDefault="00334897" w:rsidP="00B36309">
      <w:pPr>
        <w:pStyle w:val="Caption"/>
        <w:ind w:firstLine="0"/>
        <w:rPr>
          <w:bCs/>
        </w:rPr>
      </w:pPr>
      <w:bookmarkStart w:id="113" w:name="_Toc13621715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216223"/>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216224"/>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5807FC40"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367C0AD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216225"/>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1812E081"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54915B3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ABBCCFA"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3C5E6C4F" w:rsidR="009C3EC8" w:rsidRDefault="00C815D3" w:rsidP="009C3EC8">
      <w:r>
        <w:t xml:space="preserve">Đánh giá mối liên quan giữa </w:t>
      </w:r>
      <w:r w:rsidR="00792A61">
        <w:t>địa dư</w:t>
      </w:r>
      <w:r>
        <w:t xml:space="preserve">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532551D3"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w:t>
      </w:r>
      <w:r w:rsidR="00792A61">
        <w:t>địa dư</w:t>
      </w:r>
      <w:r w:rsidR="008E3A45">
        <w:t xml:space="preserve"> với TTDD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792A61">
        <w:t>địa dư</w:t>
      </w:r>
      <w:r w:rsidR="00117201">
        <w:t xml:space="preserve"> với T</w:t>
      </w:r>
      <w:r w:rsidR="0014377E">
        <w: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06B3867A"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399925EC"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3A73D3C8"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14DD39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3FD4BF4A" w:rsidR="00427E75" w:rsidRDefault="00427E75" w:rsidP="00427E75">
      <w:pPr>
        <w:pStyle w:val="Heading3"/>
      </w:pPr>
      <w:r>
        <w:t>4.2.1</w:t>
      </w:r>
      <w:r w:rsidR="00501B9F">
        <w:t>0</w:t>
      </w:r>
      <w:r>
        <w:t xml:space="preserve">. Mối liên quan giữa </w:t>
      </w:r>
      <w:r w:rsidR="00834AA1">
        <w:t>tình trạng thiếu máu</w:t>
      </w:r>
      <w:r>
        <w:t xml:space="preserve"> và </w:t>
      </w:r>
      <w:r w:rsidR="00FE649D">
        <w:t>thực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1833878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216226"/>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6D07527E"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 xml:space="preserve">SGA B chiếm tỷ lệ 86% và SGA C chiếm </w:t>
      </w:r>
      <w:r w:rsidR="00C448F6">
        <w:t xml:space="preserve">tỷ lệ </w:t>
      </w:r>
      <w:r w:rsidR="004159FF">
        <w:t>14%.</w:t>
      </w:r>
    </w:p>
    <w:p w14:paraId="11145F3B" w14:textId="7EE35D9C" w:rsidR="006E7281" w:rsidRDefault="00894612" w:rsidP="001E7354">
      <w:r>
        <w:t>- N</w:t>
      </w:r>
      <w:r w:rsidR="006D3E7D" w:rsidRPr="006D3E7D">
        <w:t>hóm ≥60 tuổi tỷ lệ SDD cao nhất</w:t>
      </w:r>
      <w:r w:rsidR="00015163">
        <w:t xml:space="preserve">, </w:t>
      </w:r>
      <w:r w:rsidR="006D3E7D" w:rsidRPr="006D3E7D">
        <w:t>nhóm</w:t>
      </w:r>
      <w:r w:rsidR="006E7281">
        <w:t xml:space="preserve"> </w:t>
      </w:r>
      <w:r w:rsidR="006E7281" w:rsidRPr="006D3E7D">
        <w:t>&lt;20 tuổi</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4E80F8A3" w:rsidR="00691F68" w:rsidRDefault="003B77F0" w:rsidP="001E7354">
      <w:r>
        <w:t xml:space="preserve">- </w:t>
      </w:r>
      <w:r w:rsidR="00872864">
        <w:t>Theo BMI, l</w:t>
      </w:r>
      <w:r w:rsidR="0072591F">
        <w:t xml:space="preserve">ao động tự do có tỷ lệ SDD cao nhất, </w:t>
      </w:r>
      <w:r w:rsidR="005C45F3">
        <w:t>cán bộ công chức và nội trợ có tỷ lệ SDD thấp nhất. Theo SGA</w:t>
      </w:r>
      <w:r w:rsidR="00C072BB">
        <w:t>,</w:t>
      </w:r>
      <w:r w:rsidR="005C45F3">
        <w:t xml:space="preserve"> lao động tự do có tỷ lệ SDD cao nhất, </w:t>
      </w:r>
      <w:r w:rsidR="0072591F">
        <w:t>cán bộ công chức và học sinh – sinh viên có tỷ lệ SDD thấp nhất</w:t>
      </w:r>
      <w:r w:rsidR="00BD581C">
        <w:t>.</w:t>
      </w:r>
    </w:p>
    <w:p w14:paraId="69F0D168" w14:textId="5335B3E1"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294B5F">
        <w:t>.</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31270394" w:rsidR="004E3E77" w:rsidRDefault="00A10080" w:rsidP="001E7354">
      <w:r>
        <w:t>-</w:t>
      </w:r>
      <w:r w:rsidR="00C20102">
        <w:t xml:space="preserve"> BN</w:t>
      </w:r>
      <w:r w:rsidR="00194B92">
        <w:t xml:space="preserve"> chẩn đoán bệnh</w:t>
      </w:r>
      <w:r w:rsidR="00C20102">
        <w:t xml:space="preserve"> </w:t>
      </w:r>
      <w:r w:rsidR="00EE7D38">
        <w:t xml:space="preserve">lao phổi </w:t>
      </w:r>
      <w:r w:rsidR="00C034B1">
        <w:t>dưới 2 tháng</w:t>
      </w:r>
      <w:r w:rsidR="00EE7D38">
        <w:t xml:space="preserve"> có tỷ lệ SDD cao nhất</w:t>
      </w:r>
      <w:r w:rsidR="00C034B1">
        <w:t>.</w:t>
      </w:r>
    </w:p>
    <w:p w14:paraId="348E58CA" w14:textId="0A9FA94B" w:rsidR="00EB20D1" w:rsidRPr="006515AA" w:rsidRDefault="00EB20D1" w:rsidP="006515AA">
      <w:pPr>
        <w:ind w:firstLine="0"/>
        <w:rPr>
          <w:b/>
          <w:bCs/>
        </w:rPr>
      </w:pPr>
      <w:bookmarkStart w:id="126" w:name="_Toc126527773"/>
      <w:bookmarkStart w:id="127" w:name="_Toc130922007"/>
      <w:bookmarkStart w:id="128" w:name="_Toc134910606"/>
      <w:r w:rsidRPr="006515AA">
        <w:rPr>
          <w:b/>
          <w:bCs/>
        </w:rPr>
        <w:lastRenderedPageBreak/>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651363FB" w:rsidR="001F6F73" w:rsidRDefault="00852BFD" w:rsidP="00E011D5">
      <w:r>
        <w:t xml:space="preserve">- </w:t>
      </w:r>
      <w:r w:rsidR="00E011D5">
        <w:t>Nghề nghiệp</w:t>
      </w:r>
      <w:r w:rsidR="0020506E">
        <w:t>.</w:t>
      </w:r>
    </w:p>
    <w:p w14:paraId="356C320A" w14:textId="33EF9343" w:rsidR="00E011D5" w:rsidRDefault="00E011D5" w:rsidP="00E011D5">
      <w:r>
        <w:t>- Triệu chứng sốt</w:t>
      </w:r>
      <w:r w:rsidR="0020506E">
        <w:t>.</w:t>
      </w:r>
    </w:p>
    <w:p w14:paraId="26D071D2" w14:textId="08F14D95" w:rsidR="00E011D5" w:rsidRDefault="00E011D5" w:rsidP="00E011D5">
      <w:r>
        <w:t>- Mức độ tổn thương nặng trên phim X-quang</w:t>
      </w:r>
      <w:r w:rsidR="0020506E">
        <w:t>.</w:t>
      </w:r>
    </w:p>
    <w:p w14:paraId="2E078F24" w14:textId="2C39F13F" w:rsidR="00E011D5" w:rsidRDefault="00E011D5" w:rsidP="00E011D5">
      <w:r>
        <w:t>- Tổn thương có hang trên phim X-quang</w:t>
      </w:r>
      <w:r w:rsidR="0020506E">
        <w:t>.</w:t>
      </w:r>
    </w:p>
    <w:p w14:paraId="0530ECD2" w14:textId="236D1D10" w:rsidR="00E011D5" w:rsidRPr="00751236" w:rsidRDefault="00E011D5" w:rsidP="00E011D5">
      <w:r>
        <w:t>- Tình trạng có thiếu máu</w:t>
      </w:r>
      <w:r w:rsidR="0020506E">
        <w:t>.</w:t>
      </w:r>
    </w:p>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216227"/>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69AF1CEA" w14:textId="77777777" w:rsidR="006B4F6C" w:rsidRPr="006B4F6C" w:rsidRDefault="00021ACD" w:rsidP="006B4F6C">
      <w:pPr>
        <w:pStyle w:val="EndNoteBibliography"/>
        <w:spacing w:after="0"/>
        <w:ind w:left="720" w:hanging="720"/>
      </w:pPr>
      <w:r>
        <w:fldChar w:fldCharType="begin"/>
      </w:r>
      <w:r>
        <w:instrText xml:space="preserve"> ADDIN EN.REFLIST </w:instrText>
      </w:r>
      <w:r>
        <w:fldChar w:fldCharType="separate"/>
      </w:r>
      <w:r w:rsidR="006B4F6C" w:rsidRPr="006B4F6C">
        <w:t>1.</w:t>
      </w:r>
      <w:r w:rsidR="006B4F6C" w:rsidRPr="006B4F6C">
        <w:tab/>
        <w:t>Bộ Y Tế (2020), Quyết định 1314/QĐ-BYT về việc ban hành Hướng dẫn chẩn đoán, điều trị và dự phòng bệnh lao, Bộ Y Tế.</w:t>
      </w:r>
    </w:p>
    <w:p w14:paraId="41D00E18" w14:textId="77777777" w:rsidR="006B4F6C" w:rsidRPr="006B4F6C" w:rsidRDefault="006B4F6C" w:rsidP="006B4F6C">
      <w:pPr>
        <w:pStyle w:val="EndNoteBibliography"/>
        <w:spacing w:after="0"/>
        <w:ind w:left="720" w:hanging="720"/>
      </w:pPr>
      <w:r w:rsidRPr="006B4F6C">
        <w:t>2.</w:t>
      </w:r>
      <w:r w:rsidRPr="006B4F6C">
        <w:tab/>
        <w:t>World Health Organization (2022), Global Tuberculosis Report 2022.</w:t>
      </w:r>
    </w:p>
    <w:p w14:paraId="501D8B57" w14:textId="77777777" w:rsidR="006B4F6C" w:rsidRPr="006B4F6C" w:rsidRDefault="006B4F6C" w:rsidP="006B4F6C">
      <w:pPr>
        <w:pStyle w:val="EndNoteBibliography"/>
        <w:spacing w:after="0"/>
        <w:ind w:left="720" w:hanging="720"/>
      </w:pPr>
      <w:r w:rsidRPr="006B4F6C">
        <w:t>3.</w:t>
      </w:r>
      <w:r w:rsidRPr="006B4F6C">
        <w:tab/>
        <w:t xml:space="preserve">B. E. Feleke, T. E. Feleke và F. Biadglegne (2019), "Nutritional status of tuberculosis patients, a comparative cross-sectional study", </w:t>
      </w:r>
      <w:r w:rsidRPr="006B4F6C">
        <w:rPr>
          <w:i/>
        </w:rPr>
        <w:t>BMC Pulm Med</w:t>
      </w:r>
      <w:r w:rsidRPr="006B4F6C">
        <w:t>, 19(1), 182.</w:t>
      </w:r>
    </w:p>
    <w:p w14:paraId="37C358AE" w14:textId="77777777" w:rsidR="006B4F6C" w:rsidRPr="006B4F6C" w:rsidRDefault="006B4F6C" w:rsidP="006B4F6C">
      <w:pPr>
        <w:pStyle w:val="EndNoteBibliography"/>
        <w:spacing w:after="0"/>
        <w:ind w:left="720" w:hanging="720"/>
      </w:pPr>
      <w:r w:rsidRPr="006B4F6C">
        <w:t>4.</w:t>
      </w:r>
      <w:r w:rsidRPr="006B4F6C">
        <w:tab/>
        <w:t>World Health Organization (2013), Nutritional care and support for patients with tuberculosis.</w:t>
      </w:r>
    </w:p>
    <w:p w14:paraId="087E3AC2" w14:textId="77777777" w:rsidR="006B4F6C" w:rsidRPr="006B4F6C" w:rsidRDefault="006B4F6C" w:rsidP="006B4F6C">
      <w:pPr>
        <w:pStyle w:val="EndNoteBibliography"/>
        <w:spacing w:after="0"/>
        <w:ind w:left="720" w:hanging="720"/>
      </w:pPr>
      <w:r w:rsidRPr="006B4F6C">
        <w:t>5.</w:t>
      </w:r>
      <w:r w:rsidRPr="006B4F6C">
        <w:tab/>
        <w:t xml:space="preserve">S. Miyata, M. Tanaka và D. Ihaku (2011), "Subjective global assessment in patients with pulmonary tuberculosis", </w:t>
      </w:r>
      <w:r w:rsidRPr="006B4F6C">
        <w:rPr>
          <w:i/>
        </w:rPr>
        <w:t>Nutr Clin Pract</w:t>
      </w:r>
      <w:r w:rsidRPr="006B4F6C">
        <w:t>, 26(1), 55-60.</w:t>
      </w:r>
    </w:p>
    <w:p w14:paraId="4CF70F6B" w14:textId="77777777" w:rsidR="006B4F6C" w:rsidRPr="006B4F6C" w:rsidRDefault="006B4F6C" w:rsidP="006B4F6C">
      <w:pPr>
        <w:pStyle w:val="EndNoteBibliography"/>
        <w:spacing w:after="0"/>
        <w:ind w:left="720" w:hanging="720"/>
      </w:pPr>
      <w:r w:rsidRPr="006B4F6C">
        <w:t>6.</w:t>
      </w:r>
      <w:r w:rsidRPr="006B4F6C">
        <w:tab/>
        <w:t xml:space="preserve">A. Badawi, B. Gregg và D. Vasileva (2020), "Systematic analysis for the relationship between obesity and tuberculosis", </w:t>
      </w:r>
      <w:r w:rsidRPr="006B4F6C">
        <w:rPr>
          <w:i/>
        </w:rPr>
        <w:t>Public Health</w:t>
      </w:r>
      <w:r w:rsidRPr="006B4F6C">
        <w:t>, 186, 246-256.</w:t>
      </w:r>
    </w:p>
    <w:p w14:paraId="6C9ED505" w14:textId="77777777" w:rsidR="006B4F6C" w:rsidRPr="006B4F6C" w:rsidRDefault="006B4F6C" w:rsidP="006B4F6C">
      <w:pPr>
        <w:pStyle w:val="EndNoteBibliography"/>
        <w:spacing w:after="0"/>
        <w:ind w:left="720" w:hanging="720"/>
      </w:pPr>
      <w:r w:rsidRPr="006B4F6C">
        <w:t>7.</w:t>
      </w:r>
      <w:r w:rsidRPr="006B4F6C">
        <w:tab/>
        <w:t xml:space="preserve">Somnath Das và các cộng sự (2018), "A study of nutritional assessment of newly diagnosed tuberculosis patients in a tertiary care hospital of Tripura, India", </w:t>
      </w:r>
      <w:r w:rsidRPr="006B4F6C">
        <w:rPr>
          <w:i/>
        </w:rPr>
        <w:t>International Journal of Research in Medical Sciences</w:t>
      </w:r>
      <w:r w:rsidRPr="006B4F6C">
        <w:t>, 6, 1382.</w:t>
      </w:r>
    </w:p>
    <w:p w14:paraId="0D002501" w14:textId="77777777" w:rsidR="006B4F6C" w:rsidRPr="006B4F6C" w:rsidRDefault="006B4F6C" w:rsidP="006B4F6C">
      <w:pPr>
        <w:pStyle w:val="EndNoteBibliography"/>
        <w:spacing w:after="0"/>
        <w:ind w:left="720" w:hanging="720"/>
      </w:pPr>
      <w:r w:rsidRPr="006B4F6C">
        <w:t>8.</w:t>
      </w:r>
      <w:r w:rsidRPr="006B4F6C">
        <w:tab/>
        <w:t xml:space="preserve">D. C. Macallan và các cộng sự (1998), "Whole body protein metabolism in human pulmonary tuberculosis and undernutrition: evidence for anabolic block in tuberculosis", </w:t>
      </w:r>
      <w:r w:rsidRPr="006B4F6C">
        <w:rPr>
          <w:i/>
        </w:rPr>
        <w:t>Clin Sci (Lond)</w:t>
      </w:r>
      <w:r w:rsidRPr="006B4F6C">
        <w:t>, 94(3), 321-31.</w:t>
      </w:r>
    </w:p>
    <w:p w14:paraId="42AA6C6F" w14:textId="77777777" w:rsidR="006B4F6C" w:rsidRPr="006B4F6C" w:rsidRDefault="006B4F6C" w:rsidP="006B4F6C">
      <w:pPr>
        <w:pStyle w:val="EndNoteBibliography"/>
        <w:spacing w:after="0"/>
        <w:ind w:left="720" w:hanging="720"/>
      </w:pPr>
      <w:r w:rsidRPr="006B4F6C">
        <w:t>9.</w:t>
      </w:r>
      <w:r w:rsidRPr="006B4F6C">
        <w:tab/>
        <w:t xml:space="preserve">D. C. Macallan (1999), "Malnutrition in tuberculosis", </w:t>
      </w:r>
      <w:r w:rsidRPr="006B4F6C">
        <w:rPr>
          <w:i/>
        </w:rPr>
        <w:t>Diagn Microbiol Infect Dis</w:t>
      </w:r>
      <w:r w:rsidRPr="006B4F6C">
        <w:t>, 34(2), 153-7.</w:t>
      </w:r>
    </w:p>
    <w:p w14:paraId="10187353" w14:textId="77777777" w:rsidR="006B4F6C" w:rsidRPr="006B4F6C" w:rsidRDefault="006B4F6C" w:rsidP="006B4F6C">
      <w:pPr>
        <w:pStyle w:val="EndNoteBibliography"/>
        <w:spacing w:after="0"/>
        <w:ind w:left="720" w:hanging="720"/>
      </w:pPr>
      <w:r w:rsidRPr="006B4F6C">
        <w:t>10.</w:t>
      </w:r>
      <w:r w:rsidRPr="006B4F6C">
        <w:tab/>
        <w:t xml:space="preserve">Đoàn Duy Tân (2021), "Tỉ lệ suy dinh dưỡng và yếu tố liên quan trên bệnh nhân lao phổi tại Bệnh viện Phạm Ngọc Thạch", </w:t>
      </w:r>
      <w:r w:rsidRPr="006B4F6C">
        <w:rPr>
          <w:i/>
        </w:rPr>
        <w:t>Y Học TP. Hồ Chí Minh</w:t>
      </w:r>
      <w:r w:rsidRPr="006B4F6C">
        <w:t>, 25, 148-152.</w:t>
      </w:r>
    </w:p>
    <w:p w14:paraId="5C0BDB46" w14:textId="77777777" w:rsidR="006B4F6C" w:rsidRPr="006B4F6C" w:rsidRDefault="006B4F6C" w:rsidP="006B4F6C">
      <w:pPr>
        <w:pStyle w:val="EndNoteBibliography"/>
        <w:spacing w:after="0"/>
        <w:ind w:left="720" w:hanging="720"/>
      </w:pPr>
      <w:r w:rsidRPr="006B4F6C">
        <w:t>11.</w:t>
      </w:r>
      <w:r w:rsidRPr="006B4F6C">
        <w:tab/>
        <w:t xml:space="preserve">Lê Thị Thủy và các cộng sự (2019), "Đặc điểm lao phổi ở người bệnh điều trị tại khoa Lao hô hấp, Bệnh viện Phổi Trung ương năm 2018", </w:t>
      </w:r>
      <w:r w:rsidRPr="006B4F6C">
        <w:rPr>
          <w:i/>
        </w:rPr>
        <w:t>Tạp chí Y học Việt Nam</w:t>
      </w:r>
      <w:r w:rsidRPr="006B4F6C">
        <w:t>, 8(2), 149-153.</w:t>
      </w:r>
    </w:p>
    <w:p w14:paraId="589681EC" w14:textId="77777777" w:rsidR="006B4F6C" w:rsidRPr="006B4F6C" w:rsidRDefault="006B4F6C" w:rsidP="006B4F6C">
      <w:pPr>
        <w:pStyle w:val="EndNoteBibliography"/>
        <w:spacing w:after="0"/>
        <w:ind w:left="720" w:hanging="720"/>
      </w:pPr>
      <w:r w:rsidRPr="006B4F6C">
        <w:t>12.</w:t>
      </w:r>
      <w:r w:rsidRPr="006B4F6C">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B4F6C">
        <w:rPr>
          <w:i/>
        </w:rPr>
        <w:t>Tạp chí Y học Việt Nam</w:t>
      </w:r>
      <w:r w:rsidRPr="006B4F6C">
        <w:t>, 8(2), 226-230.</w:t>
      </w:r>
    </w:p>
    <w:p w14:paraId="0E307D77" w14:textId="77777777" w:rsidR="006B4F6C" w:rsidRPr="006B4F6C" w:rsidRDefault="006B4F6C" w:rsidP="006B4F6C">
      <w:pPr>
        <w:pStyle w:val="EndNoteBibliography"/>
        <w:spacing w:after="0"/>
        <w:ind w:left="720" w:hanging="720"/>
      </w:pPr>
      <w:r w:rsidRPr="006B4F6C">
        <w:t>13.</w:t>
      </w:r>
      <w:r w:rsidRPr="006B4F6C">
        <w:tab/>
        <w:t xml:space="preserve">L. M. Gurung và các cộng sự (2018), "Dietary Practice and Nutritional Status of Tuberculosis Patients in Pokhara: A Cross Sectional Study", </w:t>
      </w:r>
      <w:r w:rsidRPr="006B4F6C">
        <w:rPr>
          <w:i/>
        </w:rPr>
        <w:t>Front Nutr</w:t>
      </w:r>
      <w:r w:rsidRPr="006B4F6C">
        <w:t>, 5, 63.</w:t>
      </w:r>
    </w:p>
    <w:p w14:paraId="611CB9AD" w14:textId="77777777" w:rsidR="006B4F6C" w:rsidRPr="006B4F6C" w:rsidRDefault="006B4F6C" w:rsidP="006B4F6C">
      <w:pPr>
        <w:pStyle w:val="EndNoteBibliography"/>
        <w:spacing w:after="0"/>
        <w:ind w:left="720" w:hanging="720"/>
      </w:pPr>
      <w:r w:rsidRPr="006B4F6C">
        <w:lastRenderedPageBreak/>
        <w:t>14.</w:t>
      </w:r>
      <w:r w:rsidRPr="006B4F6C">
        <w:tab/>
        <w:t xml:space="preserve">Trần Văn Sáng và Lê Ngọc Hưng (2014), </w:t>
      </w:r>
      <w:r w:rsidRPr="006B4F6C">
        <w:rPr>
          <w:i/>
        </w:rPr>
        <w:t>Bệnh học lao</w:t>
      </w:r>
      <w:r w:rsidRPr="006B4F6C">
        <w:t>, Nhà xuất bản Y học.</w:t>
      </w:r>
    </w:p>
    <w:p w14:paraId="373EA407" w14:textId="77777777" w:rsidR="006B4F6C" w:rsidRPr="006B4F6C" w:rsidRDefault="006B4F6C" w:rsidP="006B4F6C">
      <w:pPr>
        <w:pStyle w:val="EndNoteBibliography"/>
        <w:spacing w:after="0"/>
        <w:ind w:left="720" w:hanging="720"/>
      </w:pPr>
      <w:r w:rsidRPr="006B4F6C">
        <w:t>15.</w:t>
      </w:r>
      <w:r w:rsidRPr="006B4F6C">
        <w:tab/>
        <w:t xml:space="preserve">V. Schiza và các cộng sự (2022), "Impact of the COVID-19 pandemic on TB infection testing", </w:t>
      </w:r>
      <w:r w:rsidRPr="006B4F6C">
        <w:rPr>
          <w:i/>
        </w:rPr>
        <w:t>Int J Tuberc Lung Dis</w:t>
      </w:r>
      <w:r w:rsidRPr="006B4F6C">
        <w:t>, 26(2), 174-176.</w:t>
      </w:r>
    </w:p>
    <w:p w14:paraId="093A8603" w14:textId="77777777" w:rsidR="006B4F6C" w:rsidRPr="006B4F6C" w:rsidRDefault="006B4F6C" w:rsidP="006B4F6C">
      <w:pPr>
        <w:pStyle w:val="EndNoteBibliography"/>
        <w:spacing w:after="0"/>
        <w:ind w:left="720" w:hanging="720"/>
      </w:pPr>
      <w:r w:rsidRPr="006B4F6C">
        <w:t>16.</w:t>
      </w:r>
      <w:r w:rsidRPr="006B4F6C">
        <w:tab/>
        <w:t>Lê Thị Ba (2015), "Nghiên cứu đặc điểm lâm sàng, cận lâm sàng ở bệnh nhân nghi lao phổi tại Trung tâm hô hấp Bệnh viện Bạch Mai".</w:t>
      </w:r>
    </w:p>
    <w:p w14:paraId="71B224F1" w14:textId="77777777" w:rsidR="006B4F6C" w:rsidRPr="006B4F6C" w:rsidRDefault="006B4F6C" w:rsidP="006B4F6C">
      <w:pPr>
        <w:pStyle w:val="EndNoteBibliography"/>
        <w:spacing w:after="0"/>
        <w:ind w:left="720" w:hanging="720"/>
      </w:pPr>
      <w:r w:rsidRPr="006B4F6C">
        <w:t>17.</w:t>
      </w:r>
      <w:r w:rsidRPr="006B4F6C">
        <w:tab/>
        <w:t xml:space="preserve">Phạm Thị Ánh Tuyết (2017), </w:t>
      </w:r>
      <w:r w:rsidRPr="006B4F6C">
        <w:rPr>
          <w:i/>
        </w:rPr>
        <w:t>Nghiên cứu đặc điểm lâm sàng, cận lâm sàng và kết quả nuôi cấy trực khuẩn lao bằng MGIT, Loewenstein-Jensen ở bệnh nhân lao phổi mới AFB âm tính tại Bệnh viện 74 Trung Ương</w:t>
      </w:r>
      <w:r w:rsidRPr="006B4F6C">
        <w:t>, Luận văn Bác sĩ chuyên khoa cấp II, Trường Đại học Y Dược Hải Phòng.</w:t>
      </w:r>
    </w:p>
    <w:p w14:paraId="32CA2F2F" w14:textId="77777777" w:rsidR="006B4F6C" w:rsidRPr="006B4F6C" w:rsidRDefault="006B4F6C" w:rsidP="006B4F6C">
      <w:pPr>
        <w:pStyle w:val="EndNoteBibliography"/>
        <w:spacing w:after="0"/>
        <w:ind w:left="720" w:hanging="720"/>
      </w:pPr>
      <w:r w:rsidRPr="006B4F6C">
        <w:t>18.</w:t>
      </w:r>
      <w:r w:rsidRPr="006B4F6C">
        <w:tab/>
        <w:t xml:space="preserve">Phạm Thị Ánh Tuyết (2017), "Đặc điểm lâm sàng, cận lâm sàng và hình ảnh chụp cắt lớp vi tính lồng ngực ở bệnh nhân lao phổi mới AFB âm tính", </w:t>
      </w:r>
      <w:r w:rsidRPr="006B4F6C">
        <w:rPr>
          <w:i/>
        </w:rPr>
        <w:t>Tạp chí Y học Việt Nam</w:t>
      </w:r>
      <w:r w:rsidRPr="006B4F6C">
        <w:t>, 460(2), 159-161.</w:t>
      </w:r>
    </w:p>
    <w:p w14:paraId="1BADDDF1" w14:textId="77777777" w:rsidR="006B4F6C" w:rsidRPr="006B4F6C" w:rsidRDefault="006B4F6C" w:rsidP="006B4F6C">
      <w:pPr>
        <w:pStyle w:val="EndNoteBibliography"/>
        <w:spacing w:after="0"/>
        <w:ind w:left="720" w:hanging="720"/>
      </w:pPr>
      <w:r w:rsidRPr="006B4F6C">
        <w:t>19.</w:t>
      </w:r>
      <w:r w:rsidRPr="006B4F6C">
        <w:tab/>
        <w:t xml:space="preserve">B. Hussien và các cộng sự (2019), "Nutritional deficiency and associated factors among new pulmonary tuberculosis patients of Bale Zone Hospitals, southeast Ethiopia", </w:t>
      </w:r>
      <w:r w:rsidRPr="006B4F6C">
        <w:rPr>
          <w:i/>
        </w:rPr>
        <w:t>BMC Res Notes</w:t>
      </w:r>
      <w:r w:rsidRPr="006B4F6C">
        <w:t>, 12(1), 751.</w:t>
      </w:r>
    </w:p>
    <w:p w14:paraId="235C2C27" w14:textId="77777777" w:rsidR="006B4F6C" w:rsidRPr="006B4F6C" w:rsidRDefault="006B4F6C" w:rsidP="006B4F6C">
      <w:pPr>
        <w:pStyle w:val="EndNoteBibliography"/>
        <w:spacing w:after="0"/>
        <w:ind w:left="720" w:hanging="720"/>
      </w:pPr>
      <w:r w:rsidRPr="006B4F6C">
        <w:t>20.</w:t>
      </w:r>
      <w:r w:rsidRPr="006B4F6C">
        <w:tab/>
        <w:t xml:space="preserve">Lê Trọng Thạch (2016), </w:t>
      </w:r>
      <w:r w:rsidRPr="006B4F6C">
        <w:rPr>
          <w:i/>
        </w:rPr>
        <w:t>Nghiên cứu đặc điểm lâm sàng, cận lâm sàng và kết quả nuôi cấy đờm tìm vi khuẩn lao bằng phương pháp MGIT ở bệnh nhân lao phổi AFB âm tính, tại Bệnh viện 71 Trung Ương năm 2014-2016</w:t>
      </w:r>
      <w:r w:rsidRPr="006B4F6C">
        <w:t>, Luận văn Bác sĩ chuyên khoa cấp 2, Trường Đại học Y Dược Hải Phòng.</w:t>
      </w:r>
    </w:p>
    <w:p w14:paraId="757F0028" w14:textId="77777777" w:rsidR="006B4F6C" w:rsidRPr="006B4F6C" w:rsidRDefault="006B4F6C" w:rsidP="006B4F6C">
      <w:pPr>
        <w:pStyle w:val="EndNoteBibliography"/>
        <w:spacing w:after="0"/>
        <w:ind w:left="720" w:hanging="720"/>
      </w:pPr>
      <w:r w:rsidRPr="006B4F6C">
        <w:t>21.</w:t>
      </w:r>
      <w:r w:rsidRPr="006B4F6C">
        <w:tab/>
        <w:t xml:space="preserve">B. A. Rahimi và các cộng sự (2020), "Treatment outcome of tuberculosis treatment regimens in Kandahar, Afghanistan", </w:t>
      </w:r>
      <w:r w:rsidRPr="006B4F6C">
        <w:rPr>
          <w:i/>
        </w:rPr>
        <w:t>Indian J Tuberc</w:t>
      </w:r>
      <w:r w:rsidRPr="006B4F6C">
        <w:t>, 67(1), 87-93.</w:t>
      </w:r>
    </w:p>
    <w:p w14:paraId="1691C5FC" w14:textId="77777777" w:rsidR="006B4F6C" w:rsidRPr="006B4F6C" w:rsidRDefault="006B4F6C" w:rsidP="006B4F6C">
      <w:pPr>
        <w:pStyle w:val="EndNoteBibliography"/>
        <w:spacing w:after="0"/>
        <w:ind w:left="720" w:hanging="720"/>
      </w:pPr>
      <w:r w:rsidRPr="006B4F6C">
        <w:t>22.</w:t>
      </w:r>
      <w:r w:rsidRPr="006B4F6C">
        <w:tab/>
        <w:t xml:space="preserve">H. Kaur, N. Pandhi và N. C. Kajal (2022), "A prospective study of the clinical profile of hemoptysis and its correlation with radiological and microbiological findings", </w:t>
      </w:r>
      <w:r w:rsidRPr="006B4F6C">
        <w:rPr>
          <w:i/>
        </w:rPr>
        <w:t>Int J Mycobacteriol</w:t>
      </w:r>
      <w:r w:rsidRPr="006B4F6C">
        <w:t>, 11(4), 394-399.</w:t>
      </w:r>
    </w:p>
    <w:p w14:paraId="40CE24AE" w14:textId="77777777" w:rsidR="006B4F6C" w:rsidRPr="006B4F6C" w:rsidRDefault="006B4F6C" w:rsidP="006B4F6C">
      <w:pPr>
        <w:pStyle w:val="EndNoteBibliography"/>
        <w:spacing w:after="0"/>
        <w:ind w:left="720" w:hanging="720"/>
      </w:pPr>
      <w:r w:rsidRPr="006B4F6C">
        <w:t>23.</w:t>
      </w:r>
      <w:r w:rsidRPr="006B4F6C">
        <w:tab/>
        <w:t xml:space="preserve">Vũ Thị Vân Anh (2021), </w:t>
      </w:r>
      <w:r w:rsidRPr="006B4F6C">
        <w:rPr>
          <w:i/>
        </w:rPr>
        <w:t>Đặc điểm lâm sàng, cận lâm sàng và mô bệnh học ở bệnh nhân lao phổi có mảnh sinh thiết nuôi cấy trong môi trường lỏng dương tính với Mycobacterium tuberculosis</w:t>
      </w:r>
      <w:r w:rsidRPr="006B4F6C">
        <w:t>, Luận văn thạc sĩ Y học, Trường Đại học Y Hà Nội.</w:t>
      </w:r>
    </w:p>
    <w:p w14:paraId="2FDE2D7F" w14:textId="77777777" w:rsidR="006B4F6C" w:rsidRPr="006B4F6C" w:rsidRDefault="006B4F6C" w:rsidP="006B4F6C">
      <w:pPr>
        <w:pStyle w:val="EndNoteBibliography"/>
        <w:spacing w:after="0"/>
        <w:ind w:left="720" w:hanging="720"/>
      </w:pPr>
      <w:r w:rsidRPr="006B4F6C">
        <w:t>24.</w:t>
      </w:r>
      <w:r w:rsidRPr="006B4F6C">
        <w:tab/>
        <w:t xml:space="preserve">Nguyễn Thị Phượng (2017), </w:t>
      </w:r>
      <w:r w:rsidRPr="006B4F6C">
        <w:rPr>
          <w:i/>
        </w:rPr>
        <w:t>Đặc điểm lâm sàng, cận lâm sàng và tính kháng thuốc chống lao hàng 1 của vi khuẩn ở bệnh nhân lao phổi tại Bệnh viện Phổi Trung Ương năm 2016-2017</w:t>
      </w:r>
      <w:r w:rsidRPr="006B4F6C">
        <w:t>, Luận văn Bác sĩ chuyên khoa cấp 2, Đại học Y Hà Nội.</w:t>
      </w:r>
    </w:p>
    <w:p w14:paraId="5F16EEAA" w14:textId="77777777" w:rsidR="006B4F6C" w:rsidRPr="006B4F6C" w:rsidRDefault="006B4F6C" w:rsidP="006B4F6C">
      <w:pPr>
        <w:pStyle w:val="EndNoteBibliography"/>
        <w:spacing w:after="0"/>
        <w:ind w:left="720" w:hanging="720"/>
      </w:pPr>
      <w:r w:rsidRPr="006B4F6C">
        <w:t>25.</w:t>
      </w:r>
      <w:r w:rsidRPr="006B4F6C">
        <w:tab/>
        <w:t xml:space="preserve">Chương trình Chống lao Quốc gia (2018), </w:t>
      </w:r>
      <w:r w:rsidRPr="006B4F6C">
        <w:rPr>
          <w:i/>
        </w:rPr>
        <w:t>Hướng dẫn thực hành chuẩn xét nghiệm vi khuẩn lao</w:t>
      </w:r>
      <w:r w:rsidRPr="006B4F6C">
        <w:t>, Bộ Y tế.</w:t>
      </w:r>
    </w:p>
    <w:p w14:paraId="27CCA105" w14:textId="77777777" w:rsidR="006B4F6C" w:rsidRPr="006B4F6C" w:rsidRDefault="006B4F6C" w:rsidP="006B4F6C">
      <w:pPr>
        <w:pStyle w:val="EndNoteBibliography"/>
        <w:spacing w:after="0"/>
        <w:ind w:left="720" w:hanging="720"/>
      </w:pPr>
      <w:r w:rsidRPr="006B4F6C">
        <w:lastRenderedPageBreak/>
        <w:t>26.</w:t>
      </w:r>
      <w:r w:rsidRPr="006B4F6C">
        <w:tab/>
        <w:t xml:space="preserve">Nguyễn Viết Nhung (2022), </w:t>
      </w:r>
      <w:r w:rsidRPr="006B4F6C">
        <w:rPr>
          <w:i/>
        </w:rPr>
        <w:t>Bệnh lao và tiến trình chấm dứt bệnh lao</w:t>
      </w:r>
      <w:r w:rsidRPr="006B4F6C">
        <w:t>, Nhà xuất bản Y học, Hà Nội, 71.</w:t>
      </w:r>
    </w:p>
    <w:p w14:paraId="6226814D" w14:textId="77777777" w:rsidR="006B4F6C" w:rsidRPr="006B4F6C" w:rsidRDefault="006B4F6C" w:rsidP="006B4F6C">
      <w:pPr>
        <w:pStyle w:val="EndNoteBibliography"/>
        <w:spacing w:after="0"/>
        <w:ind w:left="720" w:hanging="720"/>
      </w:pPr>
      <w:r w:rsidRPr="006B4F6C">
        <w:t>27.</w:t>
      </w:r>
      <w:r w:rsidRPr="006B4F6C">
        <w:tab/>
        <w:t xml:space="preserve">Chương trình Chống lao Quốc gia (2016), </w:t>
      </w:r>
      <w:r w:rsidRPr="006B4F6C">
        <w:rPr>
          <w:i/>
        </w:rPr>
        <w:t>Hướng dẫn quản lý bệnh lao</w:t>
      </w:r>
      <w:r w:rsidRPr="006B4F6C">
        <w:t>, Nhà xuất bản Y học.</w:t>
      </w:r>
    </w:p>
    <w:p w14:paraId="5071235E" w14:textId="77777777" w:rsidR="006B4F6C" w:rsidRPr="006B4F6C" w:rsidRDefault="006B4F6C" w:rsidP="006B4F6C">
      <w:pPr>
        <w:pStyle w:val="EndNoteBibliography"/>
        <w:spacing w:after="0"/>
        <w:ind w:left="720" w:hanging="720"/>
      </w:pPr>
      <w:r w:rsidRPr="006B4F6C">
        <w:t>28.</w:t>
      </w:r>
      <w:r w:rsidRPr="006B4F6C">
        <w:tab/>
        <w:t xml:space="preserve">Chương trình Chống lao Quốc gia (2014), </w:t>
      </w:r>
      <w:r w:rsidRPr="006B4F6C">
        <w:rPr>
          <w:i/>
        </w:rPr>
        <w:t>Giới thiệu kỹ thuật chẩn đoán bệnh lao bằng Xpert MTB/RIF</w:t>
      </w:r>
      <w:r w:rsidRPr="006B4F6C">
        <w:t>, Báo cáo tổng kết Dự án TB care I, Hà Nội.</w:t>
      </w:r>
    </w:p>
    <w:p w14:paraId="4DFCFE17" w14:textId="77777777" w:rsidR="006B4F6C" w:rsidRPr="006B4F6C" w:rsidRDefault="006B4F6C" w:rsidP="006B4F6C">
      <w:pPr>
        <w:pStyle w:val="EndNoteBibliography"/>
        <w:spacing w:after="0"/>
        <w:ind w:left="720" w:hanging="720"/>
      </w:pPr>
      <w:r w:rsidRPr="006B4F6C">
        <w:t>29.</w:t>
      </w:r>
      <w:r w:rsidRPr="006B4F6C">
        <w:tab/>
        <w:t xml:space="preserve">Nguyễn Kim Cương và Bùi Huy Hoàng (2021), "Nghiên cứu giá trị của xét nghiệm Xpert MTB/RIF Ultra đờm ở người bệnh nghi lao có hai mẫu xét nghiệm soi đờm trực tiếp AFB (-)", </w:t>
      </w:r>
      <w:r w:rsidRPr="006B4F6C">
        <w:rPr>
          <w:i/>
        </w:rPr>
        <w:t>Tạp chí nghiên cứu y học Trường Đại học Y Hà Nội</w:t>
      </w:r>
      <w:r w:rsidRPr="006B4F6C">
        <w:t>, 147(11), 7-14.</w:t>
      </w:r>
    </w:p>
    <w:p w14:paraId="16D84CFB" w14:textId="77777777" w:rsidR="006B4F6C" w:rsidRPr="006B4F6C" w:rsidRDefault="006B4F6C" w:rsidP="006B4F6C">
      <w:pPr>
        <w:pStyle w:val="EndNoteBibliography"/>
        <w:spacing w:after="0"/>
        <w:ind w:left="720" w:hanging="720"/>
      </w:pPr>
      <w:r w:rsidRPr="006B4F6C">
        <w:t>30.</w:t>
      </w:r>
      <w:r w:rsidRPr="006B4F6C">
        <w:tab/>
        <w:t xml:space="preserve">C. Lama và các cộng sự (2022), "Evaluation of Xpert MTB/RIF Assay, MTB Culture and Line Probe Assay for the Detection of MDR Tuberculosis in AFB Smear Negative Specimens", </w:t>
      </w:r>
      <w:r w:rsidRPr="006B4F6C">
        <w:rPr>
          <w:i/>
        </w:rPr>
        <w:t>Diseases</w:t>
      </w:r>
      <w:r w:rsidRPr="006B4F6C">
        <w:t>, 10(4).</w:t>
      </w:r>
    </w:p>
    <w:p w14:paraId="3D19F52E" w14:textId="77777777" w:rsidR="006B4F6C" w:rsidRPr="006B4F6C" w:rsidRDefault="006B4F6C" w:rsidP="006B4F6C">
      <w:pPr>
        <w:pStyle w:val="EndNoteBibliography"/>
        <w:spacing w:after="0"/>
        <w:ind w:left="720" w:hanging="720"/>
      </w:pPr>
      <w:r w:rsidRPr="006B4F6C">
        <w:t>31.</w:t>
      </w:r>
      <w:r w:rsidRPr="006B4F6C">
        <w:tab/>
        <w:t xml:space="preserve">Đỗ Đức Hiển (1999), </w:t>
      </w:r>
      <w:r w:rsidRPr="006B4F6C">
        <w:rPr>
          <w:i/>
        </w:rPr>
        <w:t>X-quang trong chẩn đoán lao phổi</w:t>
      </w:r>
      <w:r w:rsidRPr="006B4F6C">
        <w:t>, Bệnh học lao và bệnh phổi, Nhà xuất bản Y học, 43-46.</w:t>
      </w:r>
    </w:p>
    <w:p w14:paraId="4B771068" w14:textId="77777777" w:rsidR="006B4F6C" w:rsidRPr="006B4F6C" w:rsidRDefault="006B4F6C" w:rsidP="006B4F6C">
      <w:pPr>
        <w:pStyle w:val="EndNoteBibliography"/>
        <w:spacing w:after="0"/>
        <w:ind w:left="720" w:hanging="720"/>
      </w:pPr>
      <w:r w:rsidRPr="006B4F6C">
        <w:t>32.</w:t>
      </w:r>
      <w:r w:rsidRPr="006B4F6C">
        <w:tab/>
        <w:t xml:space="preserve">Nguyễn Văn Thành (2021), </w:t>
      </w:r>
      <w:r w:rsidRPr="006B4F6C">
        <w:rPr>
          <w:i/>
        </w:rPr>
        <w:t>Thực hành X-quang ngực</w:t>
      </w:r>
      <w:r w:rsidRPr="006B4F6C">
        <w:t>, Nhà xuất bản Y học.</w:t>
      </w:r>
    </w:p>
    <w:p w14:paraId="5564F52A" w14:textId="77777777" w:rsidR="006B4F6C" w:rsidRPr="006B4F6C" w:rsidRDefault="006B4F6C" w:rsidP="006B4F6C">
      <w:pPr>
        <w:pStyle w:val="EndNoteBibliography"/>
        <w:spacing w:after="0"/>
        <w:ind w:left="720" w:hanging="720"/>
      </w:pPr>
      <w:r w:rsidRPr="006B4F6C">
        <w:t>33.</w:t>
      </w:r>
      <w:r w:rsidRPr="006B4F6C">
        <w:tab/>
        <w:t xml:space="preserve">Trần Văn Việt và Nguyễn Xuân Hiền (2017), "Nghiên cứu giá trị của phương pháp chụp X-quang phổi trong chẩn đoán lao phổi tại Bệnh viện Lao và bệnh phổi Hải Dương", </w:t>
      </w:r>
      <w:r w:rsidRPr="006B4F6C">
        <w:rPr>
          <w:i/>
        </w:rPr>
        <w:t>Tạp chí Y học Việt Nam</w:t>
      </w:r>
      <w:r w:rsidRPr="006B4F6C">
        <w:t>, 452(1), 38-42.</w:t>
      </w:r>
    </w:p>
    <w:p w14:paraId="6B59EDBC" w14:textId="77777777" w:rsidR="006B4F6C" w:rsidRPr="006B4F6C" w:rsidRDefault="006B4F6C" w:rsidP="006B4F6C">
      <w:pPr>
        <w:pStyle w:val="EndNoteBibliography"/>
        <w:spacing w:after="0"/>
        <w:ind w:left="720" w:hanging="720"/>
      </w:pPr>
      <w:r w:rsidRPr="006B4F6C">
        <w:t>34.</w:t>
      </w:r>
      <w:r w:rsidRPr="006B4F6C">
        <w:tab/>
        <w:t xml:space="preserve">G. Tavaziva và các cộng sự (2022), "Diagnostic accuracy of a commercially available, deep learning-based chest X-ray interpretation software for detecting culture-confirmed pulmonary tuberculosis", </w:t>
      </w:r>
      <w:r w:rsidRPr="006B4F6C">
        <w:rPr>
          <w:i/>
        </w:rPr>
        <w:t>Int J Infect Dis</w:t>
      </w:r>
      <w:r w:rsidRPr="006B4F6C">
        <w:t>, 122, 15-20.</w:t>
      </w:r>
    </w:p>
    <w:p w14:paraId="12E6D738" w14:textId="77777777" w:rsidR="006B4F6C" w:rsidRPr="006B4F6C" w:rsidRDefault="006B4F6C" w:rsidP="006B4F6C">
      <w:pPr>
        <w:pStyle w:val="EndNoteBibliography"/>
        <w:spacing w:after="0"/>
        <w:ind w:left="720" w:hanging="720"/>
      </w:pPr>
      <w:r w:rsidRPr="006B4F6C">
        <w:t>35.</w:t>
      </w:r>
      <w:r w:rsidRPr="006B4F6C">
        <w:tab/>
        <w:t xml:space="preserve">Võ Trọng Thành (2019), </w:t>
      </w:r>
      <w:r w:rsidRPr="006B4F6C">
        <w:rPr>
          <w:i/>
        </w:rPr>
        <w:t>Nghiên cứu sự thay đổi một số chỉ số huyết học ở bệnh nhân lao phổi được điều trị tại Bệnh viện Phổi Trung ương</w:t>
      </w:r>
      <w:r w:rsidRPr="006B4F6C">
        <w:t>, Luận án Tiến sĩ y học, Trường Đại học Y Hà Nội.</w:t>
      </w:r>
    </w:p>
    <w:p w14:paraId="0EEE1762" w14:textId="77777777" w:rsidR="006B4F6C" w:rsidRPr="006B4F6C" w:rsidRDefault="006B4F6C" w:rsidP="006B4F6C">
      <w:pPr>
        <w:pStyle w:val="EndNoteBibliography"/>
        <w:spacing w:after="0"/>
        <w:ind w:left="720" w:hanging="720"/>
      </w:pPr>
      <w:r w:rsidRPr="006B4F6C">
        <w:t>36.</w:t>
      </w:r>
      <w:r w:rsidRPr="006B4F6C">
        <w:tab/>
        <w:t xml:space="preserve">A. Mukherjee và các cộng sự (2019), "Prevalence, characteristics, and predictors of tuberculosis associated anemia", </w:t>
      </w:r>
      <w:r w:rsidRPr="006B4F6C">
        <w:rPr>
          <w:i/>
        </w:rPr>
        <w:t>J Family Med Prim Care</w:t>
      </w:r>
      <w:r w:rsidRPr="006B4F6C">
        <w:t>, 8(7), 2445-2449.</w:t>
      </w:r>
    </w:p>
    <w:p w14:paraId="2CB141AC" w14:textId="77777777" w:rsidR="006B4F6C" w:rsidRPr="006B4F6C" w:rsidRDefault="006B4F6C" w:rsidP="006B4F6C">
      <w:pPr>
        <w:pStyle w:val="EndNoteBibliography"/>
        <w:spacing w:after="0"/>
        <w:ind w:left="720" w:hanging="720"/>
      </w:pPr>
      <w:r w:rsidRPr="006B4F6C">
        <w:t>37.</w:t>
      </w:r>
      <w:r w:rsidRPr="006B4F6C">
        <w:tab/>
        <w:t xml:space="preserve">Chương trình Chống lao Quốc gia (2009), </w:t>
      </w:r>
      <w:r w:rsidRPr="006B4F6C">
        <w:rPr>
          <w:i/>
        </w:rPr>
        <w:t>Hướng dẫn quản lý bệnh lao kháng đa thuốc</w:t>
      </w:r>
      <w:r w:rsidRPr="006B4F6C">
        <w:t>, Nhà xuất bản Y học.</w:t>
      </w:r>
    </w:p>
    <w:p w14:paraId="3A36B566" w14:textId="77777777" w:rsidR="006B4F6C" w:rsidRPr="006B4F6C" w:rsidRDefault="006B4F6C" w:rsidP="006B4F6C">
      <w:pPr>
        <w:pStyle w:val="EndNoteBibliography"/>
        <w:spacing w:after="0"/>
        <w:ind w:left="720" w:hanging="720"/>
      </w:pPr>
      <w:r w:rsidRPr="006B4F6C">
        <w:t>38.</w:t>
      </w:r>
      <w:r w:rsidRPr="006B4F6C">
        <w:tab/>
        <w:t xml:space="preserve">Trần Văn Sáng (2007), </w:t>
      </w:r>
      <w:r w:rsidRPr="006B4F6C">
        <w:rPr>
          <w:i/>
        </w:rPr>
        <w:t>Hỏi đáp về bệnh lao kháng thuốc</w:t>
      </w:r>
      <w:r w:rsidRPr="006B4F6C">
        <w:t>, Nhà xuất bản Y học.</w:t>
      </w:r>
    </w:p>
    <w:p w14:paraId="464A8B61" w14:textId="77777777" w:rsidR="006B4F6C" w:rsidRPr="006B4F6C" w:rsidRDefault="006B4F6C" w:rsidP="006B4F6C">
      <w:pPr>
        <w:pStyle w:val="EndNoteBibliography"/>
        <w:spacing w:after="0"/>
        <w:ind w:left="720" w:hanging="720"/>
      </w:pPr>
      <w:r w:rsidRPr="006B4F6C">
        <w:t>39.</w:t>
      </w:r>
      <w:r w:rsidRPr="006B4F6C">
        <w:tab/>
        <w:t>World Health Organization (2011), Guidelines for the programmatic management of drug-resistant tuberculosis.</w:t>
      </w:r>
    </w:p>
    <w:p w14:paraId="5966B8FB" w14:textId="77777777" w:rsidR="006B4F6C" w:rsidRPr="006B4F6C" w:rsidRDefault="006B4F6C" w:rsidP="006B4F6C">
      <w:pPr>
        <w:pStyle w:val="EndNoteBibliography"/>
        <w:spacing w:after="0"/>
        <w:ind w:left="720" w:hanging="720"/>
      </w:pPr>
      <w:r w:rsidRPr="006B4F6C">
        <w:t>40.</w:t>
      </w:r>
      <w:r w:rsidRPr="006B4F6C">
        <w:tab/>
        <w:t xml:space="preserve">M. Elia (2017), "Defining, Recognizing, and Reporting Malnutrition", </w:t>
      </w:r>
      <w:r w:rsidRPr="006B4F6C">
        <w:rPr>
          <w:i/>
        </w:rPr>
        <w:t>Int J Low Extrem Wounds</w:t>
      </w:r>
      <w:r w:rsidRPr="006B4F6C">
        <w:t>, 16(4), 230-237.</w:t>
      </w:r>
    </w:p>
    <w:p w14:paraId="4C544AC7" w14:textId="77777777" w:rsidR="006B4F6C" w:rsidRPr="006B4F6C" w:rsidRDefault="006B4F6C" w:rsidP="006B4F6C">
      <w:pPr>
        <w:pStyle w:val="EndNoteBibliography"/>
        <w:spacing w:after="0"/>
        <w:ind w:left="720" w:hanging="720"/>
      </w:pPr>
      <w:r w:rsidRPr="006B4F6C">
        <w:lastRenderedPageBreak/>
        <w:t>41.</w:t>
      </w:r>
      <w:r w:rsidRPr="006B4F6C">
        <w:tab/>
        <w:t xml:space="preserve">A. Zierle-Ghosh và A. Jan (2022), </w:t>
      </w:r>
      <w:r w:rsidRPr="006B4F6C">
        <w:rPr>
          <w:i/>
        </w:rPr>
        <w:t>Physiology, Body Mass Index</w:t>
      </w:r>
      <w:r w:rsidRPr="006B4F6C">
        <w:t>, StatPearls, StatPearls Publishing Copyright © 2022, StatPearls Publishing LLC., Treasure Island (FL).</w:t>
      </w:r>
    </w:p>
    <w:p w14:paraId="4533E01B" w14:textId="77777777" w:rsidR="006B4F6C" w:rsidRPr="006B4F6C" w:rsidRDefault="006B4F6C" w:rsidP="006B4F6C">
      <w:pPr>
        <w:pStyle w:val="EndNoteBibliography"/>
        <w:spacing w:after="0"/>
        <w:ind w:left="720" w:hanging="720"/>
      </w:pPr>
      <w:r w:rsidRPr="006B4F6C">
        <w:t>42.</w:t>
      </w:r>
      <w:r w:rsidRPr="006B4F6C">
        <w:tab/>
        <w:t xml:space="preserve">World Health Organization (1995), </w:t>
      </w:r>
      <w:r w:rsidRPr="006B4F6C">
        <w:rPr>
          <w:i/>
        </w:rPr>
        <w:t>Physical status: the use and interpretation of anthropometry. Report of a WHO Expert Committee</w:t>
      </w:r>
      <w:r w:rsidRPr="006B4F6C">
        <w:t>, World Health Organ Tech Rep Ser, 854, 1-452.</w:t>
      </w:r>
    </w:p>
    <w:p w14:paraId="34D807E7" w14:textId="77777777" w:rsidR="006B4F6C" w:rsidRPr="006B4F6C" w:rsidRDefault="006B4F6C" w:rsidP="006B4F6C">
      <w:pPr>
        <w:pStyle w:val="EndNoteBibliography"/>
        <w:spacing w:after="0"/>
        <w:ind w:left="720" w:hanging="720"/>
      </w:pPr>
      <w:r w:rsidRPr="006B4F6C">
        <w:t>43.</w:t>
      </w:r>
      <w:r w:rsidRPr="006B4F6C">
        <w:tab/>
        <w:t xml:space="preserve">D. R. Duerksen, M. Laporte và K. Jeejeebhoy (2021), "Evaluation of Nutrition Status Using the Subjective Global Assessment: Malnutrition, Cachexia, and Sarcopenia", </w:t>
      </w:r>
      <w:r w:rsidRPr="006B4F6C">
        <w:rPr>
          <w:i/>
        </w:rPr>
        <w:t>Nutr Clin Pract</w:t>
      </w:r>
      <w:r w:rsidRPr="006B4F6C">
        <w:t>, 36(5), 942-956.</w:t>
      </w:r>
    </w:p>
    <w:p w14:paraId="3B2DFA66" w14:textId="77777777" w:rsidR="006B4F6C" w:rsidRPr="006B4F6C" w:rsidRDefault="006B4F6C" w:rsidP="006B4F6C">
      <w:pPr>
        <w:pStyle w:val="EndNoteBibliography"/>
        <w:spacing w:after="0"/>
        <w:ind w:left="720" w:hanging="720"/>
      </w:pPr>
      <w:r w:rsidRPr="006B4F6C">
        <w:t>44.</w:t>
      </w:r>
      <w:r w:rsidRPr="006B4F6C">
        <w:tab/>
        <w:t xml:space="preserve">Walker HK, Hall WD và Hurst JW (1990), </w:t>
      </w:r>
      <w:r w:rsidRPr="006B4F6C">
        <w:rPr>
          <w:i/>
        </w:rPr>
        <w:t>Chapter 101: Serum Albumin and Globulin</w:t>
      </w:r>
      <w:r w:rsidRPr="006B4F6C">
        <w:t>, Physical Clinical Methods: The History, and Laboratory Examinations. 3rd edition., ed.</w:t>
      </w:r>
    </w:p>
    <w:p w14:paraId="07DF02DC" w14:textId="77777777" w:rsidR="006B4F6C" w:rsidRPr="006B4F6C" w:rsidRDefault="006B4F6C" w:rsidP="006B4F6C">
      <w:pPr>
        <w:pStyle w:val="EndNoteBibliography"/>
        <w:spacing w:after="0"/>
        <w:ind w:left="720" w:hanging="720"/>
      </w:pPr>
      <w:r w:rsidRPr="006B4F6C">
        <w:t>45.</w:t>
      </w:r>
      <w:r w:rsidRPr="006B4F6C">
        <w:tab/>
        <w:t xml:space="preserve">D. C. Evans và các cộng sự (2021), "The Use of Visceral Proteins as Nutrition Markers: An ASPEN Position Paper", </w:t>
      </w:r>
      <w:r w:rsidRPr="006B4F6C">
        <w:rPr>
          <w:i/>
        </w:rPr>
        <w:t>Nutr Clin Pract</w:t>
      </w:r>
      <w:r w:rsidRPr="006B4F6C">
        <w:t>, 36(1), 22-28.</w:t>
      </w:r>
    </w:p>
    <w:p w14:paraId="140F1B90" w14:textId="77777777" w:rsidR="006B4F6C" w:rsidRPr="006B4F6C" w:rsidRDefault="006B4F6C" w:rsidP="006B4F6C">
      <w:pPr>
        <w:pStyle w:val="EndNoteBibliography"/>
        <w:spacing w:after="0"/>
        <w:ind w:left="720" w:hanging="720"/>
      </w:pPr>
      <w:r w:rsidRPr="006B4F6C">
        <w:t>46.</w:t>
      </w:r>
      <w:r w:rsidRPr="006B4F6C">
        <w:tab/>
        <w:t xml:space="preserve">Nguyễn Ngọc Lanh (2012), </w:t>
      </w:r>
      <w:r w:rsidRPr="006B4F6C">
        <w:rPr>
          <w:i/>
        </w:rPr>
        <w:t>Sinh lý bệnh học</w:t>
      </w:r>
      <w:r w:rsidRPr="006B4F6C">
        <w:t>, Nhà xuất bản Y học.</w:t>
      </w:r>
    </w:p>
    <w:p w14:paraId="07C94A19" w14:textId="77777777" w:rsidR="006B4F6C" w:rsidRPr="006B4F6C" w:rsidRDefault="006B4F6C" w:rsidP="006B4F6C">
      <w:pPr>
        <w:pStyle w:val="EndNoteBibliography"/>
        <w:spacing w:after="0"/>
        <w:ind w:left="720" w:hanging="720"/>
      </w:pPr>
      <w:r w:rsidRPr="006B4F6C">
        <w:t>47.</w:t>
      </w:r>
      <w:r w:rsidRPr="006B4F6C">
        <w:tab/>
        <w:t>Bộ Y tế (2022), Quyết định 1832/QĐ-BYT về việc ban hành Hướng dẫn chẩn đoán và điều trị một số bệnh lý huyết học.</w:t>
      </w:r>
    </w:p>
    <w:p w14:paraId="2B2B682A" w14:textId="0D2BCDC4" w:rsidR="006B4F6C" w:rsidRPr="006B4F6C" w:rsidRDefault="006B4F6C" w:rsidP="006B4F6C">
      <w:pPr>
        <w:pStyle w:val="EndNoteBibliography"/>
        <w:spacing w:after="0"/>
        <w:ind w:left="720" w:hanging="720"/>
      </w:pPr>
      <w:r w:rsidRPr="006B4F6C">
        <w:t>48.</w:t>
      </w:r>
      <w:r w:rsidRPr="006B4F6C">
        <w:tab/>
        <w:t xml:space="preserve">Rebanta K. Chakraborty và Bracken Burns (2023), </w:t>
      </w:r>
      <w:r w:rsidRPr="006B4F6C">
        <w:rPr>
          <w:i/>
        </w:rPr>
        <w:t>Systemic Inflammatory Response Syndrome</w:t>
      </w:r>
      <w:r w:rsidRPr="006B4F6C">
        <w:t xml:space="preserve">, StatPearls [Internet], trích dẫn ngày 25/04/2023, lấy từ  </w:t>
      </w:r>
      <w:hyperlink r:id="rId19" w:history="1">
        <w:r w:rsidRPr="006B4F6C">
          <w:rPr>
            <w:rStyle w:val="Hyperlink"/>
          </w:rPr>
          <w:t>https://www.ncbi.nlm.nih.gov/books/NBK547669/</w:t>
        </w:r>
      </w:hyperlink>
      <w:r w:rsidRPr="006B4F6C">
        <w:t>.</w:t>
      </w:r>
    </w:p>
    <w:p w14:paraId="4CC23EE8" w14:textId="77777777" w:rsidR="006B4F6C" w:rsidRPr="006B4F6C" w:rsidRDefault="006B4F6C" w:rsidP="006B4F6C">
      <w:pPr>
        <w:pStyle w:val="EndNoteBibliography"/>
        <w:spacing w:after="0"/>
        <w:ind w:left="720" w:hanging="720"/>
      </w:pPr>
      <w:r w:rsidRPr="006B4F6C">
        <w:t>49.</w:t>
      </w:r>
      <w:r w:rsidRPr="006B4F6C">
        <w:tab/>
        <w:t xml:space="preserve">Trần Ngọc Dung và các cộng sự (2023), "Tỷ lệ mắc và đặc điểm dịch tễ lao mới tại tỉnh Đồng Tháp năm 2020", </w:t>
      </w:r>
      <w:r w:rsidRPr="006B4F6C">
        <w:rPr>
          <w:i/>
        </w:rPr>
        <w:t>Tạp chí Y học Việt Nam</w:t>
      </w:r>
      <w:r w:rsidRPr="006B4F6C">
        <w:t>, 524(1B).</w:t>
      </w:r>
    </w:p>
    <w:p w14:paraId="59D82A73" w14:textId="77777777" w:rsidR="006B4F6C" w:rsidRPr="006B4F6C" w:rsidRDefault="006B4F6C" w:rsidP="006B4F6C">
      <w:pPr>
        <w:pStyle w:val="EndNoteBibliography"/>
        <w:spacing w:after="0"/>
        <w:ind w:left="720" w:hanging="720"/>
      </w:pPr>
      <w:r w:rsidRPr="006B4F6C">
        <w:t>50.</w:t>
      </w:r>
      <w:r w:rsidRPr="006B4F6C">
        <w:tab/>
        <w:t xml:space="preserve">Nguyễn Trọng Hưng (2020), "Tình trạng dinh dưỡng theo phương pháp nhân trắc học ở người bệnh lao phổi trước khi nhập viện tại Bệnh viện Phổi Trung ương năm 2019-2020", </w:t>
      </w:r>
      <w:r w:rsidRPr="006B4F6C">
        <w:rPr>
          <w:i/>
        </w:rPr>
        <w:t>TC.DD &amp; TP 16 (2) - 2020</w:t>
      </w:r>
      <w:r w:rsidRPr="006B4F6C">
        <w:t>.</w:t>
      </w:r>
    </w:p>
    <w:p w14:paraId="7456B80F" w14:textId="77777777" w:rsidR="006B4F6C" w:rsidRPr="006B4F6C" w:rsidRDefault="006B4F6C" w:rsidP="006B4F6C">
      <w:pPr>
        <w:pStyle w:val="EndNoteBibliography"/>
        <w:spacing w:after="0"/>
        <w:ind w:left="720" w:hanging="720"/>
      </w:pPr>
      <w:r w:rsidRPr="006B4F6C">
        <w:t>51.</w:t>
      </w:r>
      <w:r w:rsidRPr="006B4F6C">
        <w:tab/>
        <w:t xml:space="preserve">P. K. Appiah, B. Osei và H. Amu (2021), "Factors associated with nutritional status, knowledge and attitudes among tuberculosis patients receiving treatment in Ghana: A cross-sectional study in the Tema Metropolis", </w:t>
      </w:r>
      <w:r w:rsidRPr="006B4F6C">
        <w:rPr>
          <w:i/>
        </w:rPr>
        <w:t>PLoS One</w:t>
      </w:r>
      <w:r w:rsidRPr="006B4F6C">
        <w:t>, 16(10), e0258033.</w:t>
      </w:r>
    </w:p>
    <w:p w14:paraId="299A5F91" w14:textId="77777777" w:rsidR="006B4F6C" w:rsidRPr="006B4F6C" w:rsidRDefault="006B4F6C" w:rsidP="006B4F6C">
      <w:pPr>
        <w:pStyle w:val="EndNoteBibliography"/>
        <w:spacing w:after="0"/>
        <w:ind w:left="720" w:hanging="720"/>
      </w:pPr>
      <w:r w:rsidRPr="006B4F6C">
        <w:t>52.</w:t>
      </w:r>
      <w:r w:rsidRPr="006B4F6C">
        <w:tab/>
        <w:t xml:space="preserve">B. B. Musuenge, G. G. Poda và P. C. Chen (2020), "Nutritional Status of Patients with Tuberculosis and Associated Factors in the Health Centre Region of Burkina Faso", </w:t>
      </w:r>
      <w:r w:rsidRPr="006B4F6C">
        <w:rPr>
          <w:i/>
        </w:rPr>
        <w:t>Nutrients</w:t>
      </w:r>
      <w:r w:rsidRPr="006B4F6C">
        <w:t>, 12(9).</w:t>
      </w:r>
    </w:p>
    <w:p w14:paraId="1BB537FD" w14:textId="77777777" w:rsidR="006B4F6C" w:rsidRPr="006B4F6C" w:rsidRDefault="006B4F6C" w:rsidP="006B4F6C">
      <w:pPr>
        <w:pStyle w:val="EndNoteBibliography"/>
        <w:spacing w:after="0"/>
        <w:ind w:left="720" w:hanging="720"/>
      </w:pPr>
      <w:r w:rsidRPr="006B4F6C">
        <w:t>53.</w:t>
      </w:r>
      <w:r w:rsidRPr="006B4F6C">
        <w:tab/>
        <w:t xml:space="preserve">H. S. Lin và các cộng sự (2021), "Nutrition Assessment and Adverse Outcomes in Hospitalized Patients with Tuberculosis", </w:t>
      </w:r>
      <w:r w:rsidRPr="006B4F6C">
        <w:rPr>
          <w:i/>
        </w:rPr>
        <w:t>J Clin Med</w:t>
      </w:r>
      <w:r w:rsidRPr="006B4F6C">
        <w:t>, 10(12).</w:t>
      </w:r>
    </w:p>
    <w:p w14:paraId="2B28BDDF" w14:textId="77777777" w:rsidR="006B4F6C" w:rsidRPr="006B4F6C" w:rsidRDefault="006B4F6C" w:rsidP="006B4F6C">
      <w:pPr>
        <w:pStyle w:val="EndNoteBibliography"/>
        <w:spacing w:after="0"/>
        <w:ind w:left="720" w:hanging="720"/>
      </w:pPr>
      <w:r w:rsidRPr="006B4F6C">
        <w:lastRenderedPageBreak/>
        <w:t>54.</w:t>
      </w:r>
      <w:r w:rsidRPr="006B4F6C">
        <w:tab/>
        <w:t xml:space="preserve">F. Krapp và các cộng sự (2008), "Bodyweight gain to predict treatment outcome in patients with pulmonary tuberculosis in Peru", </w:t>
      </w:r>
      <w:r w:rsidRPr="006B4F6C">
        <w:rPr>
          <w:i/>
        </w:rPr>
        <w:t>Int J Tuberc Lung Dis</w:t>
      </w:r>
      <w:r w:rsidRPr="006B4F6C">
        <w:t>, 12(10), 1153-9.</w:t>
      </w:r>
    </w:p>
    <w:p w14:paraId="7741473B" w14:textId="77777777" w:rsidR="006B4F6C" w:rsidRPr="006B4F6C" w:rsidRDefault="006B4F6C" w:rsidP="006B4F6C">
      <w:pPr>
        <w:pStyle w:val="EndNoteBibliography"/>
        <w:spacing w:after="0"/>
        <w:ind w:left="720" w:hanging="720"/>
      </w:pPr>
      <w:r w:rsidRPr="006B4F6C">
        <w:t>55.</w:t>
      </w:r>
      <w:r w:rsidRPr="006B4F6C">
        <w:tab/>
        <w:t xml:space="preserve">T. A. Pakasi và các cộng sự (2009), "Malnutrition and socio-demographic factors associated with pulmonary tuberculosis in Timor and Rote Islands, Indonesia", </w:t>
      </w:r>
      <w:r w:rsidRPr="006B4F6C">
        <w:rPr>
          <w:i/>
        </w:rPr>
        <w:t>Int J Tuberc Lung Dis</w:t>
      </w:r>
      <w:r w:rsidRPr="006B4F6C">
        <w:t>, 13(6), 755-9.</w:t>
      </w:r>
    </w:p>
    <w:p w14:paraId="406411B0" w14:textId="77777777" w:rsidR="006B4F6C" w:rsidRPr="006B4F6C" w:rsidRDefault="006B4F6C" w:rsidP="006B4F6C">
      <w:pPr>
        <w:pStyle w:val="EndNoteBibliography"/>
        <w:spacing w:after="0"/>
        <w:ind w:left="720" w:hanging="720"/>
      </w:pPr>
      <w:r w:rsidRPr="006B4F6C">
        <w:t>56.</w:t>
      </w:r>
      <w:r w:rsidRPr="006B4F6C">
        <w:tab/>
        <w:t xml:space="preserve">SanchitaSubedi và các cộng sự (2019), "Nutritional Status of Patients with Pulmonary Tuberculosis receiving Anti-Tuberculosis Treatment at BP Koirala Institute of Health Sciences, Nepal", </w:t>
      </w:r>
      <w:r w:rsidRPr="006B4F6C">
        <w:rPr>
          <w:i/>
        </w:rPr>
        <w:t>IOSR Journal of Nursing and Health Science</w:t>
      </w:r>
      <w:r w:rsidRPr="006B4F6C">
        <w:t>, 8(2), 1-5.</w:t>
      </w:r>
    </w:p>
    <w:p w14:paraId="69F02719" w14:textId="77777777" w:rsidR="006B4F6C" w:rsidRPr="006B4F6C" w:rsidRDefault="006B4F6C" w:rsidP="006B4F6C">
      <w:pPr>
        <w:pStyle w:val="EndNoteBibliography"/>
        <w:spacing w:after="0"/>
        <w:ind w:left="720" w:hanging="720"/>
      </w:pPr>
      <w:r w:rsidRPr="006B4F6C">
        <w:t>57.</w:t>
      </w:r>
      <w:r w:rsidRPr="006B4F6C">
        <w:tab/>
        <w:t xml:space="preserve">S. S. Evans, E. A. Repasky và D. T. Fisher (2015), "Fever and the thermal regulation of immunity: the immune system feels the heat", </w:t>
      </w:r>
      <w:r w:rsidRPr="006B4F6C">
        <w:rPr>
          <w:i/>
        </w:rPr>
        <w:t>Nat Rev Immunol</w:t>
      </w:r>
      <w:r w:rsidRPr="006B4F6C">
        <w:t>, 15(6), 335-49.</w:t>
      </w:r>
    </w:p>
    <w:p w14:paraId="2BDFF329" w14:textId="77777777" w:rsidR="006B4F6C" w:rsidRPr="006B4F6C" w:rsidRDefault="006B4F6C" w:rsidP="006B4F6C">
      <w:pPr>
        <w:pStyle w:val="EndNoteBibliography"/>
        <w:spacing w:after="0"/>
        <w:ind w:left="720" w:hanging="720"/>
      </w:pPr>
      <w:r w:rsidRPr="006B4F6C">
        <w:t>58.</w:t>
      </w:r>
      <w:r w:rsidRPr="006B4F6C">
        <w:tab/>
        <w:t xml:space="preserve">Dương Quang Tuấn (2016), "Liên quan giữa chỉ số BMI với một số đặc điểm lâm sàng và cận lâm sàng của bệnh lao phổi và sự thay đổi chỉ số BMI sau 1 tháng điều trị", </w:t>
      </w:r>
      <w:r w:rsidRPr="006B4F6C">
        <w:rPr>
          <w:i/>
        </w:rPr>
        <w:t>Tạp chí Y Dược học - Trường Đại học Y Dược Huế</w:t>
      </w:r>
      <w:r w:rsidRPr="006B4F6C">
        <w:t>, 6(4), 77.</w:t>
      </w:r>
    </w:p>
    <w:p w14:paraId="572E2C29" w14:textId="77777777" w:rsidR="006B4F6C" w:rsidRPr="006B4F6C" w:rsidRDefault="006B4F6C" w:rsidP="006B4F6C">
      <w:pPr>
        <w:pStyle w:val="EndNoteBibliography"/>
        <w:spacing w:after="0"/>
        <w:ind w:left="720" w:hanging="720"/>
      </w:pPr>
      <w:r w:rsidRPr="006B4F6C">
        <w:t>59.</w:t>
      </w:r>
      <w:r w:rsidRPr="006B4F6C">
        <w:tab/>
        <w:t xml:space="preserve">M. G. Oliveira và các cộng sự (2014), "Anemia in hospitalized patients with pulmonary tuberculosis", </w:t>
      </w:r>
      <w:r w:rsidRPr="006B4F6C">
        <w:rPr>
          <w:i/>
        </w:rPr>
        <w:t>J Bras Pneumol</w:t>
      </w:r>
      <w:r w:rsidRPr="006B4F6C">
        <w:t>, 40(4), 403-10.</w:t>
      </w:r>
    </w:p>
    <w:p w14:paraId="3CA2CEE1" w14:textId="77777777" w:rsidR="006B4F6C" w:rsidRPr="006B4F6C" w:rsidRDefault="006B4F6C" w:rsidP="006B4F6C">
      <w:pPr>
        <w:pStyle w:val="EndNoteBibliography"/>
        <w:ind w:left="720" w:hanging="720"/>
      </w:pPr>
      <w:r w:rsidRPr="006B4F6C">
        <w:t>60.</w:t>
      </w:r>
      <w:r w:rsidRPr="006B4F6C">
        <w:tab/>
        <w:t xml:space="preserve">A. S. Magassouba và các cộng sự (2021), "Malnutrition prevalence and associated biochemical factors among drug-resistance tuberculosis (DR-TB) patients at key treatment sites in Conakry City, Republic of Guinea", </w:t>
      </w:r>
      <w:r w:rsidRPr="006B4F6C">
        <w:rPr>
          <w:i/>
        </w:rPr>
        <w:t>Pan Afr Med J</w:t>
      </w:r>
      <w:r w:rsidRPr="006B4F6C">
        <w:t>, 38, 279.</w:t>
      </w:r>
    </w:p>
    <w:p w14:paraId="6FD80654" w14:textId="224E9B26"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20"/>
      <w:headerReference w:type="first" r:id="rId21"/>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C88E4" w14:textId="77777777" w:rsidR="00442C31" w:rsidRDefault="00442C31" w:rsidP="00C23165">
      <w:r>
        <w:separator/>
      </w:r>
    </w:p>
  </w:endnote>
  <w:endnote w:type="continuationSeparator" w:id="0">
    <w:p w14:paraId="0CC7887E" w14:textId="77777777" w:rsidR="00442C31" w:rsidRDefault="00442C31"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E3959" w14:textId="77777777" w:rsidR="00442C31" w:rsidRDefault="00442C31" w:rsidP="00C23165">
      <w:r>
        <w:separator/>
      </w:r>
    </w:p>
  </w:footnote>
  <w:footnote w:type="continuationSeparator" w:id="0">
    <w:p w14:paraId="51AA1C6A" w14:textId="77777777" w:rsidR="00442C31" w:rsidRDefault="00442C31"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4AD8"/>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9A2"/>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0B"/>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231"/>
    <w:rsid w:val="00543BDA"/>
    <w:rsid w:val="00543C84"/>
    <w:rsid w:val="00543D6A"/>
    <w:rsid w:val="0054401B"/>
    <w:rsid w:val="00544835"/>
    <w:rsid w:val="005453C0"/>
    <w:rsid w:val="00545436"/>
    <w:rsid w:val="00545F78"/>
    <w:rsid w:val="00546016"/>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778"/>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3511"/>
    <w:rsid w:val="008A470F"/>
    <w:rsid w:val="008A4744"/>
    <w:rsid w:val="008A4907"/>
    <w:rsid w:val="008A4C36"/>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8C7"/>
    <w:rsid w:val="00924DDD"/>
    <w:rsid w:val="00924F59"/>
    <w:rsid w:val="00925CC2"/>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21F3"/>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080"/>
    <w:rsid w:val="00D35261"/>
    <w:rsid w:val="00D353D4"/>
    <w:rsid w:val="00D35635"/>
    <w:rsid w:val="00D35685"/>
    <w:rsid w:val="00D35840"/>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A23"/>
    <w:rsid w:val="00D610CD"/>
    <w:rsid w:val="00D61E86"/>
    <w:rsid w:val="00D624BC"/>
    <w:rsid w:val="00D62517"/>
    <w:rsid w:val="00D625AE"/>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0C4"/>
    <w:rsid w:val="00D9325D"/>
    <w:rsid w:val="00D932AD"/>
    <w:rsid w:val="00D937ED"/>
    <w:rsid w:val="00D93844"/>
    <w:rsid w:val="00D93952"/>
    <w:rsid w:val="00D93B42"/>
    <w:rsid w:val="00D94507"/>
    <w:rsid w:val="00D947B5"/>
    <w:rsid w:val="00D948E3"/>
    <w:rsid w:val="00D94BF6"/>
    <w:rsid w:val="00D94DB2"/>
    <w:rsid w:val="00D95487"/>
    <w:rsid w:val="00D9579D"/>
    <w:rsid w:val="00D9626F"/>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6EB"/>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C94"/>
    <w:rsid w:val="00E12CE9"/>
    <w:rsid w:val="00E12EC2"/>
    <w:rsid w:val="00E12FB4"/>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2</TotalTime>
  <Pages>82</Pages>
  <Words>28693</Words>
  <Characters>163554</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124</cp:revision>
  <cp:lastPrinted>2023-05-15T02:51:00Z</cp:lastPrinted>
  <dcterms:created xsi:type="dcterms:W3CDTF">2022-11-14T16:14:00Z</dcterms:created>
  <dcterms:modified xsi:type="dcterms:W3CDTF">2023-05-28T18:56:00Z</dcterms:modified>
</cp:coreProperties>
</file>